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9063C20" w14:textId="4D627F33" w:rsidR="0075389B" w:rsidRPr="00AD6F46" w:rsidRDefault="0075389B" w:rsidP="00475CD2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AD6F46">
        <w:rPr>
          <w:rFonts w:ascii="Times New Roman" w:hAnsi="Times New Roman" w:cs="Times New Roman"/>
          <w:b/>
          <w:sz w:val="24"/>
          <w:szCs w:val="24"/>
        </w:rPr>
        <w:t>Appendix: Supplementary data</w:t>
      </w:r>
    </w:p>
    <w:p w14:paraId="1037BF74" w14:textId="01C8EF4A" w:rsidR="005275F1" w:rsidRDefault="0075389B" w:rsidP="005E0003">
      <w:pPr>
        <w:spacing w:line="240" w:lineRule="auto"/>
        <w:rPr>
          <w:rFonts w:ascii="Times New Roman" w:hAnsi="Times New Roman"/>
          <w:b/>
          <w:sz w:val="24"/>
          <w:szCs w:val="24"/>
        </w:rPr>
      </w:pPr>
      <w:r w:rsidRPr="00AD6F46">
        <w:rPr>
          <w:rFonts w:ascii="Times New Roman" w:eastAsia="PMingLiU" w:hAnsi="Times New Roman" w:cs="Times New Roman" w:hint="eastAsia"/>
          <w:b/>
          <w:sz w:val="24"/>
          <w:szCs w:val="24"/>
          <w:lang w:eastAsia="zh-TW"/>
        </w:rPr>
        <w:t>Supplementa</w:t>
      </w:r>
      <w:r w:rsidRPr="00AD6F46">
        <w:rPr>
          <w:rFonts w:ascii="Times New Roman" w:eastAsia="PMingLiU" w:hAnsi="Times New Roman" w:cs="Times New Roman"/>
          <w:b/>
          <w:sz w:val="24"/>
          <w:szCs w:val="24"/>
          <w:lang w:eastAsia="zh-TW"/>
        </w:rPr>
        <w:t>ry</w:t>
      </w:r>
      <w:r w:rsidR="00B01708" w:rsidRPr="00AD6F46">
        <w:rPr>
          <w:rFonts w:ascii="Times New Roman" w:eastAsia="PMingLiU" w:hAnsi="Times New Roman" w:cs="Times New Roman" w:hint="eastAsia"/>
          <w:b/>
          <w:sz w:val="24"/>
          <w:szCs w:val="24"/>
          <w:lang w:eastAsia="zh-TW"/>
        </w:rPr>
        <w:t xml:space="preserve"> Figure </w:t>
      </w:r>
      <w:r w:rsidR="00CF0519" w:rsidRPr="00AD6F46">
        <w:rPr>
          <w:rFonts w:ascii="Times New Roman" w:eastAsia="PMingLiU" w:hAnsi="Times New Roman" w:cs="Times New Roman"/>
          <w:b/>
          <w:sz w:val="24"/>
          <w:szCs w:val="24"/>
          <w:lang w:eastAsia="zh-TW"/>
        </w:rPr>
        <w:t>captions</w:t>
      </w:r>
    </w:p>
    <w:p w14:paraId="09BD77B2" w14:textId="1BB51770" w:rsidR="005041A6" w:rsidRDefault="0075389B">
      <w:pPr>
        <w:spacing w:line="360" w:lineRule="auto"/>
        <w:contextualSpacing/>
        <w:rPr>
          <w:rFonts w:ascii="Times New Roman" w:hAnsi="Times New Roman"/>
          <w:sz w:val="24"/>
          <w:szCs w:val="24"/>
        </w:rPr>
      </w:pPr>
      <w:proofErr w:type="gramStart"/>
      <w:r w:rsidRPr="00AD6F46">
        <w:rPr>
          <w:rFonts w:ascii="Times New Roman" w:hAnsi="Times New Roman"/>
          <w:b/>
          <w:sz w:val="24"/>
          <w:szCs w:val="24"/>
        </w:rPr>
        <w:t xml:space="preserve">Supplemental Figure </w:t>
      </w:r>
      <w:r w:rsidR="00AF0FAC">
        <w:rPr>
          <w:rFonts w:ascii="Times New Roman" w:hAnsi="Times New Roman"/>
          <w:b/>
          <w:sz w:val="24"/>
          <w:szCs w:val="24"/>
        </w:rPr>
        <w:t>1</w:t>
      </w:r>
      <w:r w:rsidR="00B01708" w:rsidRPr="00AD6F46">
        <w:rPr>
          <w:rFonts w:ascii="Times New Roman" w:hAnsi="Times New Roman"/>
          <w:b/>
          <w:sz w:val="24"/>
          <w:szCs w:val="24"/>
        </w:rPr>
        <w:t>.</w:t>
      </w:r>
      <w:proofErr w:type="gramEnd"/>
      <w:r w:rsidR="005041A6">
        <w:rPr>
          <w:rFonts w:ascii="Times New Roman" w:hAnsi="Times New Roman"/>
          <w:b/>
          <w:sz w:val="24"/>
          <w:szCs w:val="24"/>
        </w:rPr>
        <w:t xml:space="preserve"> No difference of Lyme </w:t>
      </w:r>
      <w:proofErr w:type="spellStart"/>
      <w:r w:rsidR="005041A6">
        <w:rPr>
          <w:rFonts w:ascii="Times New Roman" w:hAnsi="Times New Roman"/>
          <w:b/>
          <w:sz w:val="24"/>
          <w:szCs w:val="24"/>
        </w:rPr>
        <w:t>borreliae</w:t>
      </w:r>
      <w:proofErr w:type="spellEnd"/>
      <w:r w:rsidR="005041A6">
        <w:rPr>
          <w:rFonts w:ascii="Times New Roman" w:hAnsi="Times New Roman"/>
          <w:b/>
          <w:sz w:val="24"/>
          <w:szCs w:val="24"/>
        </w:rPr>
        <w:t xml:space="preserve"> survival in human sera determined </w:t>
      </w:r>
      <w:r w:rsidR="00011F70">
        <w:rPr>
          <w:rFonts w:ascii="Times New Roman" w:hAnsi="Times New Roman"/>
          <w:b/>
          <w:sz w:val="24"/>
          <w:szCs w:val="24"/>
        </w:rPr>
        <w:t>by</w:t>
      </w:r>
      <w:r w:rsidR="005041A6">
        <w:rPr>
          <w:rFonts w:ascii="Times New Roman" w:hAnsi="Times New Roman"/>
          <w:b/>
          <w:sz w:val="24"/>
          <w:szCs w:val="24"/>
        </w:rPr>
        <w:t xml:space="preserve"> motile spirochete measuring and Live/Dead staining. </w:t>
      </w:r>
      <w:r w:rsidR="005041A6" w:rsidRPr="00FB1CC7">
        <w:rPr>
          <w:rFonts w:ascii="Times New Roman" w:hAnsi="Times New Roman"/>
          <w:sz w:val="24"/>
          <w:szCs w:val="24"/>
        </w:rPr>
        <w:t xml:space="preserve">A low passage, infectious, and serum resistant </w:t>
      </w:r>
      <w:r w:rsidR="005041A6" w:rsidRPr="00FB1CC7">
        <w:rPr>
          <w:rFonts w:ascii="Times New Roman" w:hAnsi="Times New Roman"/>
          <w:i/>
          <w:iCs/>
          <w:sz w:val="24"/>
          <w:szCs w:val="24"/>
        </w:rPr>
        <w:t xml:space="preserve">B. </w:t>
      </w:r>
      <w:proofErr w:type="spellStart"/>
      <w:r w:rsidR="005041A6" w:rsidRPr="00FB1CC7">
        <w:rPr>
          <w:rFonts w:ascii="Times New Roman" w:hAnsi="Times New Roman"/>
          <w:i/>
          <w:iCs/>
          <w:sz w:val="24"/>
          <w:szCs w:val="24"/>
        </w:rPr>
        <w:t>burgdorferi</w:t>
      </w:r>
      <w:proofErr w:type="spellEnd"/>
      <w:r w:rsidR="005041A6" w:rsidRPr="00FB1CC7">
        <w:rPr>
          <w:rFonts w:ascii="Times New Roman" w:hAnsi="Times New Roman"/>
          <w:sz w:val="24"/>
          <w:szCs w:val="24"/>
        </w:rPr>
        <w:t xml:space="preserve"> strain B31-5A4 (“</w:t>
      </w:r>
      <w:r w:rsidR="005041A6">
        <w:rPr>
          <w:rFonts w:ascii="Times New Roman" w:hAnsi="Times New Roman"/>
          <w:sz w:val="24"/>
          <w:szCs w:val="24"/>
        </w:rPr>
        <w:t>B31-5A4</w:t>
      </w:r>
      <w:r w:rsidR="005041A6" w:rsidRPr="00FB1CC7">
        <w:rPr>
          <w:rFonts w:ascii="Times New Roman" w:hAnsi="Times New Roman"/>
          <w:sz w:val="24"/>
          <w:szCs w:val="24"/>
        </w:rPr>
        <w:t xml:space="preserve">”) or a high passage, a non-infectious, and serum sensitive </w:t>
      </w:r>
      <w:r w:rsidR="005041A6" w:rsidRPr="00FB1CC7">
        <w:rPr>
          <w:rFonts w:ascii="Times New Roman" w:hAnsi="Times New Roman"/>
          <w:i/>
          <w:iCs/>
          <w:sz w:val="24"/>
          <w:szCs w:val="24"/>
        </w:rPr>
        <w:t xml:space="preserve">B. </w:t>
      </w:r>
      <w:proofErr w:type="spellStart"/>
      <w:r w:rsidR="005041A6" w:rsidRPr="00FB1CC7">
        <w:rPr>
          <w:rFonts w:ascii="Times New Roman" w:hAnsi="Times New Roman"/>
          <w:i/>
          <w:iCs/>
          <w:sz w:val="24"/>
          <w:szCs w:val="24"/>
        </w:rPr>
        <w:t>burgdorferi</w:t>
      </w:r>
      <w:proofErr w:type="spellEnd"/>
      <w:r w:rsidR="005041A6" w:rsidRPr="00FB1CC7">
        <w:rPr>
          <w:rFonts w:ascii="Times New Roman" w:hAnsi="Times New Roman"/>
          <w:i/>
          <w:iCs/>
          <w:sz w:val="24"/>
          <w:szCs w:val="24"/>
        </w:rPr>
        <w:t xml:space="preserve"> </w:t>
      </w:r>
      <w:r w:rsidR="005041A6" w:rsidRPr="00FB1CC7">
        <w:rPr>
          <w:rFonts w:ascii="Times New Roman" w:hAnsi="Times New Roman"/>
          <w:sz w:val="24"/>
          <w:szCs w:val="24"/>
        </w:rPr>
        <w:t xml:space="preserve">strain B313 (“B313”) was incubated for </w:t>
      </w:r>
      <w:r w:rsidR="005041A6">
        <w:rPr>
          <w:rFonts w:ascii="Times New Roman" w:hAnsi="Times New Roman"/>
          <w:sz w:val="24"/>
          <w:szCs w:val="24"/>
        </w:rPr>
        <w:t>4h</w:t>
      </w:r>
      <w:r w:rsidR="005041A6" w:rsidRPr="00FB1CC7">
        <w:rPr>
          <w:rFonts w:ascii="Times New Roman" w:hAnsi="Times New Roman"/>
          <w:sz w:val="24"/>
          <w:szCs w:val="24"/>
        </w:rPr>
        <w:t xml:space="preserve"> with</w:t>
      </w:r>
      <w:r w:rsidR="005041A6">
        <w:rPr>
          <w:rFonts w:ascii="Times New Roman" w:hAnsi="Times New Roman"/>
          <w:sz w:val="24"/>
          <w:szCs w:val="24"/>
        </w:rPr>
        <w:t xml:space="preserve"> the </w:t>
      </w:r>
      <w:r w:rsidR="00F069C3">
        <w:rPr>
          <w:rFonts w:ascii="Times New Roman" w:hAnsi="Times New Roman"/>
          <w:sz w:val="24"/>
          <w:szCs w:val="24"/>
        </w:rPr>
        <w:t xml:space="preserve">human </w:t>
      </w:r>
      <w:r w:rsidR="005041A6">
        <w:rPr>
          <w:rFonts w:ascii="Times New Roman" w:hAnsi="Times New Roman"/>
          <w:sz w:val="24"/>
          <w:szCs w:val="24"/>
        </w:rPr>
        <w:t>ser</w:t>
      </w:r>
      <w:r w:rsidR="00F069C3">
        <w:rPr>
          <w:rFonts w:ascii="Times New Roman" w:hAnsi="Times New Roman"/>
          <w:sz w:val="24"/>
          <w:szCs w:val="24"/>
        </w:rPr>
        <w:t>a</w:t>
      </w:r>
      <w:r w:rsidR="005041A6">
        <w:rPr>
          <w:rFonts w:ascii="Times New Roman" w:hAnsi="Times New Roman"/>
          <w:sz w:val="24"/>
          <w:szCs w:val="24"/>
        </w:rPr>
        <w:t xml:space="preserve"> </w:t>
      </w:r>
      <w:r w:rsidR="001C6FFC">
        <w:rPr>
          <w:rFonts w:ascii="Times New Roman" w:hAnsi="Times New Roman"/>
          <w:sz w:val="24"/>
          <w:szCs w:val="24"/>
        </w:rPr>
        <w:t xml:space="preserve">at </w:t>
      </w:r>
      <w:r w:rsidR="005041A6" w:rsidRPr="00FB1CC7">
        <w:rPr>
          <w:rFonts w:ascii="Times New Roman" w:hAnsi="Times New Roman"/>
          <w:sz w:val="24"/>
          <w:szCs w:val="24"/>
        </w:rPr>
        <w:t>a final concentration of 40</w:t>
      </w:r>
      <w:r w:rsidR="0005126F">
        <w:rPr>
          <w:rFonts w:ascii="Times New Roman" w:hAnsi="Times New Roman"/>
          <w:sz w:val="24"/>
          <w:szCs w:val="24"/>
        </w:rPr>
        <w:t xml:space="preserve"> </w:t>
      </w:r>
      <w:r w:rsidR="005041A6" w:rsidRPr="00FB1CC7">
        <w:rPr>
          <w:rFonts w:ascii="Times New Roman" w:hAnsi="Times New Roman"/>
          <w:sz w:val="24"/>
          <w:szCs w:val="24"/>
        </w:rPr>
        <w:t>%</w:t>
      </w:r>
      <w:r w:rsidR="005041A6">
        <w:rPr>
          <w:rFonts w:ascii="Times New Roman" w:hAnsi="Times New Roman"/>
          <w:sz w:val="24"/>
          <w:szCs w:val="24"/>
        </w:rPr>
        <w:t xml:space="preserve"> in the presence (“</w:t>
      </w:r>
      <w:proofErr w:type="spellStart"/>
      <w:r w:rsidR="005041A6">
        <w:rPr>
          <w:rFonts w:ascii="Times New Roman" w:hAnsi="Times New Roman"/>
          <w:sz w:val="24"/>
          <w:szCs w:val="24"/>
        </w:rPr>
        <w:t>OmCI</w:t>
      </w:r>
      <w:proofErr w:type="spellEnd"/>
      <w:r w:rsidR="005041A6">
        <w:rPr>
          <w:rFonts w:ascii="Times New Roman" w:hAnsi="Times New Roman"/>
          <w:sz w:val="24"/>
          <w:szCs w:val="24"/>
        </w:rPr>
        <w:t>-serum”) or absence (“serum”) of 2</w:t>
      </w:r>
      <w:r w:rsidR="0005126F">
        <w:rPr>
          <w:rFonts w:ascii="Times New Roman" w:hAnsi="Times New Roman"/>
          <w:sz w:val="24"/>
          <w:szCs w:val="24"/>
        </w:rPr>
        <w:t xml:space="preserve"> </w:t>
      </w:r>
      <w:r w:rsidR="005041A6">
        <w:rPr>
          <w:rFonts w:ascii="Times New Roman" w:hAnsi="Times New Roman" w:cs="Times New Roman"/>
          <w:sz w:val="24"/>
          <w:szCs w:val="24"/>
        </w:rPr>
        <w:t>µ</w:t>
      </w:r>
      <w:r w:rsidR="005041A6">
        <w:rPr>
          <w:rFonts w:ascii="Times New Roman" w:hAnsi="Times New Roman"/>
          <w:sz w:val="24"/>
          <w:szCs w:val="24"/>
        </w:rPr>
        <w:t xml:space="preserve">M of </w:t>
      </w:r>
      <w:proofErr w:type="spellStart"/>
      <w:r w:rsidR="005041A6" w:rsidRPr="00FB1CC7">
        <w:rPr>
          <w:rFonts w:ascii="Times New Roman" w:hAnsi="Times New Roman"/>
          <w:sz w:val="24"/>
          <w:szCs w:val="24"/>
        </w:rPr>
        <w:t>OmCI</w:t>
      </w:r>
      <w:proofErr w:type="spellEnd"/>
      <w:r w:rsidR="005041A6" w:rsidRPr="00FB1CC7">
        <w:rPr>
          <w:rFonts w:ascii="Times New Roman" w:hAnsi="Times New Roman"/>
          <w:sz w:val="24"/>
          <w:szCs w:val="24"/>
        </w:rPr>
        <w:t xml:space="preserve">. The heat-inactivated </w:t>
      </w:r>
      <w:r w:rsidR="00F069C3">
        <w:rPr>
          <w:rFonts w:ascii="Times New Roman" w:hAnsi="Times New Roman"/>
          <w:sz w:val="24"/>
          <w:szCs w:val="24"/>
        </w:rPr>
        <w:t xml:space="preserve">human </w:t>
      </w:r>
      <w:r w:rsidR="005041A6" w:rsidRPr="00FB1CC7">
        <w:rPr>
          <w:rFonts w:ascii="Times New Roman" w:hAnsi="Times New Roman"/>
          <w:sz w:val="24"/>
          <w:szCs w:val="24"/>
        </w:rPr>
        <w:t>se</w:t>
      </w:r>
      <w:r w:rsidR="00F069C3">
        <w:rPr>
          <w:rFonts w:ascii="Times New Roman" w:hAnsi="Times New Roman"/>
          <w:sz w:val="24"/>
          <w:szCs w:val="24"/>
        </w:rPr>
        <w:t>ra</w:t>
      </w:r>
      <w:r w:rsidR="005041A6">
        <w:rPr>
          <w:rFonts w:ascii="Times New Roman" w:hAnsi="Times New Roman"/>
          <w:sz w:val="24"/>
          <w:szCs w:val="24"/>
        </w:rPr>
        <w:t xml:space="preserve"> </w:t>
      </w:r>
      <w:r w:rsidR="005041A6" w:rsidRPr="00FB1CC7">
        <w:rPr>
          <w:rFonts w:ascii="Times New Roman" w:hAnsi="Times New Roman"/>
          <w:sz w:val="24"/>
          <w:szCs w:val="24"/>
        </w:rPr>
        <w:t>w</w:t>
      </w:r>
      <w:r w:rsidR="00F069C3">
        <w:rPr>
          <w:rFonts w:ascii="Times New Roman" w:hAnsi="Times New Roman"/>
          <w:sz w:val="24"/>
          <w:szCs w:val="24"/>
        </w:rPr>
        <w:t>ere</w:t>
      </w:r>
      <w:r w:rsidR="005041A6" w:rsidRPr="00FB1CC7">
        <w:rPr>
          <w:rFonts w:ascii="Times New Roman" w:hAnsi="Times New Roman"/>
          <w:sz w:val="24"/>
          <w:szCs w:val="24"/>
        </w:rPr>
        <w:t xml:space="preserve"> included as </w:t>
      </w:r>
      <w:r w:rsidR="005041A6">
        <w:rPr>
          <w:rFonts w:ascii="Times New Roman" w:hAnsi="Times New Roman"/>
          <w:sz w:val="24"/>
          <w:szCs w:val="24"/>
        </w:rPr>
        <w:t xml:space="preserve">a </w:t>
      </w:r>
      <w:r w:rsidR="005041A6" w:rsidRPr="00FB1CC7">
        <w:rPr>
          <w:rFonts w:ascii="Times New Roman" w:hAnsi="Times New Roman"/>
          <w:sz w:val="24"/>
          <w:szCs w:val="24"/>
        </w:rPr>
        <w:t>control</w:t>
      </w:r>
      <w:r w:rsidR="005041A6">
        <w:rPr>
          <w:rFonts w:ascii="Times New Roman" w:hAnsi="Times New Roman"/>
          <w:sz w:val="24"/>
          <w:szCs w:val="24"/>
        </w:rPr>
        <w:t xml:space="preserve"> (“heat-treated”)</w:t>
      </w:r>
      <w:r w:rsidR="005041A6" w:rsidRPr="00FB1CC7">
        <w:rPr>
          <w:rFonts w:ascii="Times New Roman" w:hAnsi="Times New Roman"/>
          <w:sz w:val="24"/>
          <w:szCs w:val="24"/>
        </w:rPr>
        <w:t>. The number of motile spirochetes was assessed microscopically</w:t>
      </w:r>
      <w:r w:rsidR="00F069C3">
        <w:rPr>
          <w:rFonts w:ascii="Times New Roman" w:hAnsi="Times New Roman"/>
          <w:sz w:val="24"/>
          <w:szCs w:val="24"/>
        </w:rPr>
        <w:t xml:space="preserve"> (“Motile spirochete measuring”) or using Live/Dead staining</w:t>
      </w:r>
      <w:r w:rsidR="005041A6" w:rsidRPr="00FB1CC7">
        <w:rPr>
          <w:rFonts w:ascii="Times New Roman" w:hAnsi="Times New Roman"/>
          <w:sz w:val="24"/>
          <w:szCs w:val="24"/>
        </w:rPr>
        <w:t xml:space="preserve">. The percentage of survival for those </w:t>
      </w:r>
      <w:r w:rsidR="005041A6" w:rsidRPr="00FB1CC7">
        <w:rPr>
          <w:rFonts w:ascii="Times New Roman" w:hAnsi="Times New Roman"/>
          <w:i/>
          <w:iCs/>
          <w:sz w:val="24"/>
          <w:szCs w:val="24"/>
        </w:rPr>
        <w:t xml:space="preserve">B. </w:t>
      </w:r>
      <w:proofErr w:type="spellStart"/>
      <w:r w:rsidR="005041A6" w:rsidRPr="00FB1CC7">
        <w:rPr>
          <w:rFonts w:ascii="Times New Roman" w:hAnsi="Times New Roman"/>
          <w:i/>
          <w:iCs/>
          <w:sz w:val="24"/>
          <w:szCs w:val="24"/>
        </w:rPr>
        <w:t>burgdorferi</w:t>
      </w:r>
      <w:proofErr w:type="spellEnd"/>
      <w:r w:rsidR="005041A6" w:rsidRPr="00FB1CC7">
        <w:rPr>
          <w:rFonts w:ascii="Times New Roman" w:hAnsi="Times New Roman"/>
          <w:i/>
          <w:iCs/>
          <w:sz w:val="24"/>
          <w:szCs w:val="24"/>
        </w:rPr>
        <w:t xml:space="preserve"> </w:t>
      </w:r>
      <w:r w:rsidR="005041A6" w:rsidRPr="00FB1CC7">
        <w:rPr>
          <w:rFonts w:ascii="Times New Roman" w:hAnsi="Times New Roman"/>
          <w:sz w:val="24"/>
          <w:szCs w:val="24"/>
        </w:rPr>
        <w:t xml:space="preserve">strains was calculated using the number of </w:t>
      </w:r>
      <w:r w:rsidR="00F069C3">
        <w:rPr>
          <w:rFonts w:ascii="Times New Roman" w:hAnsi="Times New Roman"/>
          <w:sz w:val="24"/>
          <w:szCs w:val="24"/>
        </w:rPr>
        <w:t xml:space="preserve">live </w:t>
      </w:r>
      <w:r w:rsidR="005041A6" w:rsidRPr="00FB1CC7">
        <w:rPr>
          <w:rFonts w:ascii="Times New Roman" w:hAnsi="Times New Roman"/>
          <w:sz w:val="24"/>
          <w:szCs w:val="24"/>
        </w:rPr>
        <w:t xml:space="preserve">spirochetes at </w:t>
      </w:r>
      <w:r w:rsidR="0005126F">
        <w:rPr>
          <w:rFonts w:ascii="Times New Roman" w:hAnsi="Times New Roman"/>
          <w:sz w:val="24"/>
          <w:szCs w:val="24"/>
        </w:rPr>
        <w:t>4</w:t>
      </w:r>
      <w:r w:rsidR="005041A6" w:rsidRPr="00FB1CC7">
        <w:rPr>
          <w:rFonts w:ascii="Times New Roman" w:hAnsi="Times New Roman"/>
          <w:sz w:val="24"/>
          <w:szCs w:val="24"/>
        </w:rPr>
        <w:t xml:space="preserve"> h post incubation normalized to that prior to the incubation with serum. The </w:t>
      </w:r>
      <w:r w:rsidR="003976A5">
        <w:rPr>
          <w:rFonts w:ascii="Times New Roman" w:hAnsi="Times New Roman"/>
          <w:sz w:val="24"/>
          <w:szCs w:val="24"/>
        </w:rPr>
        <w:t>work</w:t>
      </w:r>
      <w:r w:rsidR="003976A5" w:rsidRPr="00FB1CC7">
        <w:rPr>
          <w:rFonts w:ascii="Times New Roman" w:hAnsi="Times New Roman"/>
          <w:sz w:val="24"/>
          <w:szCs w:val="24"/>
        </w:rPr>
        <w:t xml:space="preserve"> w</w:t>
      </w:r>
      <w:r w:rsidR="003976A5">
        <w:rPr>
          <w:rFonts w:ascii="Times New Roman" w:hAnsi="Times New Roman"/>
          <w:sz w:val="24"/>
          <w:szCs w:val="24"/>
        </w:rPr>
        <w:t>as</w:t>
      </w:r>
      <w:r w:rsidR="003976A5" w:rsidRPr="00FB1CC7">
        <w:rPr>
          <w:rFonts w:ascii="Times New Roman" w:hAnsi="Times New Roman"/>
          <w:sz w:val="24"/>
          <w:szCs w:val="24"/>
        </w:rPr>
        <w:t xml:space="preserve"> </w:t>
      </w:r>
      <w:r w:rsidR="005041A6" w:rsidRPr="00FB1CC7">
        <w:rPr>
          <w:rFonts w:ascii="Times New Roman" w:hAnsi="Times New Roman"/>
          <w:sz w:val="24"/>
          <w:szCs w:val="24"/>
        </w:rPr>
        <w:t xml:space="preserve">performed on three independent </w:t>
      </w:r>
      <w:r w:rsidR="00D673E6">
        <w:rPr>
          <w:rFonts w:ascii="Times New Roman" w:hAnsi="Times New Roman"/>
          <w:sz w:val="24"/>
          <w:szCs w:val="24"/>
        </w:rPr>
        <w:t>experiment</w:t>
      </w:r>
      <w:r w:rsidR="00D673E6" w:rsidRPr="00FB1CC7">
        <w:rPr>
          <w:rFonts w:ascii="Times New Roman" w:hAnsi="Times New Roman"/>
          <w:sz w:val="24"/>
          <w:szCs w:val="24"/>
        </w:rPr>
        <w:t>s</w:t>
      </w:r>
      <w:r w:rsidR="005041A6" w:rsidRPr="00FB1CC7">
        <w:rPr>
          <w:rFonts w:ascii="Times New Roman" w:hAnsi="Times New Roman"/>
          <w:sz w:val="24"/>
          <w:szCs w:val="24"/>
        </w:rPr>
        <w:t xml:space="preserve">; within each </w:t>
      </w:r>
      <w:r w:rsidR="00D673E6">
        <w:rPr>
          <w:rFonts w:ascii="Times New Roman" w:hAnsi="Times New Roman"/>
          <w:sz w:val="24"/>
          <w:szCs w:val="24"/>
        </w:rPr>
        <w:t>experiment</w:t>
      </w:r>
      <w:r w:rsidR="005041A6" w:rsidRPr="00FB1CC7">
        <w:rPr>
          <w:rFonts w:ascii="Times New Roman" w:hAnsi="Times New Roman"/>
          <w:sz w:val="24"/>
          <w:szCs w:val="24"/>
        </w:rPr>
        <w:t>, samples were run in triplicate</w:t>
      </w:r>
      <w:r w:rsidR="00172DD0">
        <w:rPr>
          <w:rFonts w:ascii="Times New Roman" w:hAnsi="Times New Roman"/>
          <w:sz w:val="24"/>
          <w:szCs w:val="24"/>
        </w:rPr>
        <w:t xml:space="preserve">, and the survive percentage for each </w:t>
      </w:r>
      <w:r w:rsidR="00D673E6">
        <w:rPr>
          <w:rFonts w:ascii="Times New Roman" w:hAnsi="Times New Roman"/>
          <w:sz w:val="24"/>
          <w:szCs w:val="24"/>
        </w:rPr>
        <w:t xml:space="preserve">experiment </w:t>
      </w:r>
      <w:r w:rsidR="00172DD0">
        <w:rPr>
          <w:rFonts w:ascii="Times New Roman" w:hAnsi="Times New Roman"/>
          <w:sz w:val="24"/>
          <w:szCs w:val="24"/>
        </w:rPr>
        <w:t>was calculated by averaging the results from triplicate experiments</w:t>
      </w:r>
      <w:r w:rsidR="005041A6" w:rsidRPr="00FB1CC7">
        <w:rPr>
          <w:rFonts w:ascii="Times New Roman" w:hAnsi="Times New Roman"/>
          <w:sz w:val="24"/>
          <w:szCs w:val="24"/>
        </w:rPr>
        <w:t xml:space="preserve">. </w:t>
      </w:r>
      <w:r w:rsidR="00BE4144">
        <w:rPr>
          <w:rFonts w:ascii="Times New Roman" w:hAnsi="Times New Roman"/>
          <w:sz w:val="24"/>
          <w:szCs w:val="24"/>
        </w:rPr>
        <w:t>The result s</w:t>
      </w:r>
      <w:r w:rsidR="00BE4144" w:rsidRPr="00FB1CC7">
        <w:rPr>
          <w:rFonts w:ascii="Times New Roman" w:hAnsi="Times New Roman"/>
          <w:sz w:val="24"/>
          <w:szCs w:val="24"/>
        </w:rPr>
        <w:t xml:space="preserve">hown </w:t>
      </w:r>
      <w:r w:rsidR="00BE4144">
        <w:rPr>
          <w:rFonts w:ascii="Times New Roman" w:hAnsi="Times New Roman"/>
          <w:sz w:val="24"/>
          <w:szCs w:val="24"/>
        </w:rPr>
        <w:t xml:space="preserve">here </w:t>
      </w:r>
      <w:r w:rsidR="005041A6" w:rsidRPr="00FB1CC7">
        <w:rPr>
          <w:rFonts w:ascii="Times New Roman" w:hAnsi="Times New Roman"/>
          <w:sz w:val="24"/>
          <w:szCs w:val="24"/>
        </w:rPr>
        <w:t xml:space="preserve">is the average ± </w:t>
      </w:r>
      <w:r w:rsidR="005041A6">
        <w:rPr>
          <w:rFonts w:ascii="Times New Roman" w:hAnsi="Times New Roman"/>
          <w:sz w:val="24"/>
          <w:szCs w:val="24"/>
        </w:rPr>
        <w:t>standard deviation</w:t>
      </w:r>
      <w:r w:rsidR="005041A6" w:rsidRPr="00FB1CC7">
        <w:rPr>
          <w:rFonts w:ascii="Times New Roman" w:hAnsi="Times New Roman"/>
          <w:sz w:val="24"/>
          <w:szCs w:val="24"/>
        </w:rPr>
        <w:t xml:space="preserve"> of </w:t>
      </w:r>
      <w:r w:rsidR="00172DD0">
        <w:rPr>
          <w:rFonts w:ascii="Times New Roman" w:hAnsi="Times New Roman"/>
          <w:sz w:val="24"/>
          <w:szCs w:val="24"/>
        </w:rPr>
        <w:t xml:space="preserve">the </w:t>
      </w:r>
      <w:r w:rsidR="00172DD0" w:rsidRPr="00FB1CC7">
        <w:rPr>
          <w:rFonts w:ascii="Times New Roman" w:hAnsi="Times New Roman"/>
          <w:sz w:val="24"/>
          <w:szCs w:val="24"/>
        </w:rPr>
        <w:t xml:space="preserve">survival percentage </w:t>
      </w:r>
      <w:r w:rsidR="00172DD0">
        <w:rPr>
          <w:rFonts w:ascii="Times New Roman" w:hAnsi="Times New Roman"/>
          <w:sz w:val="24"/>
          <w:szCs w:val="24"/>
        </w:rPr>
        <w:t xml:space="preserve">from three independent </w:t>
      </w:r>
      <w:r w:rsidR="00D673E6">
        <w:rPr>
          <w:rFonts w:ascii="Times New Roman" w:hAnsi="Times New Roman"/>
          <w:sz w:val="24"/>
          <w:szCs w:val="24"/>
        </w:rPr>
        <w:t>experiments</w:t>
      </w:r>
      <w:r w:rsidR="005041A6" w:rsidRPr="00FB1CC7">
        <w:rPr>
          <w:rFonts w:ascii="Times New Roman" w:hAnsi="Times New Roman"/>
          <w:sz w:val="24"/>
          <w:szCs w:val="24"/>
        </w:rPr>
        <w:t>.</w:t>
      </w:r>
      <w:r w:rsidR="005041A6">
        <w:rPr>
          <w:rFonts w:ascii="Times New Roman" w:hAnsi="Times New Roman"/>
          <w:sz w:val="24"/>
          <w:szCs w:val="24"/>
        </w:rPr>
        <w:t xml:space="preserve"> (*), the significant difference </w:t>
      </w:r>
      <w:r w:rsidR="005041A6" w:rsidRPr="00EA33EF">
        <w:rPr>
          <w:rFonts w:ascii="Times New Roman" w:hAnsi="Times New Roman"/>
          <w:sz w:val="24"/>
          <w:szCs w:val="24"/>
        </w:rPr>
        <w:t>(P &lt; 0.05</w:t>
      </w:r>
      <w:r w:rsidR="005041A6">
        <w:rPr>
          <w:rFonts w:ascii="Times New Roman" w:hAnsi="Times New Roman"/>
          <w:sz w:val="24"/>
          <w:szCs w:val="24"/>
        </w:rPr>
        <w:t>) of the percent survival of spirochetes between indicated groups</w:t>
      </w:r>
      <w:r w:rsidR="005041A6" w:rsidRPr="0032156D">
        <w:rPr>
          <w:rFonts w:ascii="Times New Roman" w:eastAsia="PMingLiU" w:hAnsi="Times New Roman"/>
          <w:sz w:val="24"/>
          <w:szCs w:val="24"/>
          <w:lang w:eastAsia="zh-TW"/>
        </w:rPr>
        <w:t xml:space="preserve"> </w:t>
      </w:r>
      <w:r w:rsidR="005041A6">
        <w:rPr>
          <w:rFonts w:ascii="Times New Roman" w:eastAsia="PMingLiU" w:hAnsi="Times New Roman"/>
          <w:sz w:val="24"/>
          <w:szCs w:val="24"/>
          <w:lang w:eastAsia="zh-TW"/>
        </w:rPr>
        <w:t xml:space="preserve">was determined </w:t>
      </w:r>
      <w:r w:rsidR="005041A6" w:rsidRPr="0032156D">
        <w:rPr>
          <w:rFonts w:ascii="Times New Roman" w:hAnsi="Times New Roman"/>
          <w:sz w:val="24"/>
          <w:szCs w:val="24"/>
        </w:rPr>
        <w:t>using the one-way ANOVA with post hoc Dunn’s test.</w:t>
      </w:r>
      <w:r w:rsidR="005041A6">
        <w:rPr>
          <w:rFonts w:ascii="Times New Roman" w:hAnsi="Times New Roman"/>
          <w:sz w:val="24"/>
          <w:szCs w:val="24"/>
        </w:rPr>
        <w:t xml:space="preserve"> </w:t>
      </w:r>
    </w:p>
    <w:p w14:paraId="4C0313C3" w14:textId="77777777" w:rsidR="005275F1" w:rsidRDefault="005275F1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6AA938BF" w14:textId="56FB437E" w:rsidR="005C31C1" w:rsidRDefault="005C31C1" w:rsidP="005C31C1">
      <w:pPr>
        <w:spacing w:line="360" w:lineRule="auto"/>
        <w:contextualSpacing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/>
          <w:b/>
          <w:bCs/>
          <w:sz w:val="24"/>
          <w:szCs w:val="24"/>
        </w:rPr>
        <w:t xml:space="preserve">Supplemental Figure </w:t>
      </w:r>
      <w:r w:rsidR="00AF0FAC">
        <w:rPr>
          <w:rFonts w:ascii="Times New Roman" w:hAnsi="Times New Roman"/>
          <w:b/>
          <w:bCs/>
          <w:sz w:val="24"/>
          <w:szCs w:val="24"/>
        </w:rPr>
        <w:t>2</w:t>
      </w:r>
      <w:r>
        <w:rPr>
          <w:rFonts w:ascii="Times New Roman" w:hAnsi="Times New Roman"/>
          <w:b/>
          <w:bCs/>
          <w:sz w:val="24"/>
          <w:szCs w:val="24"/>
        </w:rPr>
        <w:t>.</w:t>
      </w:r>
      <w:proofErr w:type="gramEnd"/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F069C3" w:rsidRPr="00F05574">
        <w:rPr>
          <w:rFonts w:ascii="Times New Roman" w:hAnsi="Times New Roman"/>
          <w:b/>
          <w:bCs/>
          <w:i/>
          <w:iCs/>
          <w:sz w:val="24"/>
          <w:szCs w:val="24"/>
        </w:rPr>
        <w:t xml:space="preserve">B. </w:t>
      </w:r>
      <w:proofErr w:type="spellStart"/>
      <w:r w:rsidR="00F069C3" w:rsidRPr="00F05574">
        <w:rPr>
          <w:rFonts w:ascii="Times New Roman" w:hAnsi="Times New Roman"/>
          <w:b/>
          <w:bCs/>
          <w:i/>
          <w:iCs/>
          <w:sz w:val="24"/>
          <w:szCs w:val="24"/>
        </w:rPr>
        <w:t>du</w:t>
      </w:r>
      <w:r w:rsidR="00C42959">
        <w:rPr>
          <w:rFonts w:ascii="Times New Roman" w:hAnsi="Times New Roman"/>
          <w:b/>
          <w:bCs/>
          <w:i/>
          <w:iCs/>
          <w:sz w:val="24"/>
          <w:szCs w:val="24"/>
        </w:rPr>
        <w:t>t</w:t>
      </w:r>
      <w:r w:rsidR="00F069C3" w:rsidRPr="00F05574">
        <w:rPr>
          <w:rFonts w:ascii="Times New Roman" w:hAnsi="Times New Roman"/>
          <w:b/>
          <w:bCs/>
          <w:i/>
          <w:iCs/>
          <w:sz w:val="24"/>
          <w:szCs w:val="24"/>
        </w:rPr>
        <w:t>tonii</w:t>
      </w:r>
      <w:proofErr w:type="spellEnd"/>
      <w:r w:rsidR="00F069C3">
        <w:rPr>
          <w:rFonts w:ascii="Times New Roman" w:hAnsi="Times New Roman"/>
          <w:b/>
          <w:bCs/>
          <w:sz w:val="24"/>
          <w:szCs w:val="24"/>
        </w:rPr>
        <w:t xml:space="preserve"> survives in human and chicken sera independent on heat or </w:t>
      </w:r>
      <w:proofErr w:type="spellStart"/>
      <w:r w:rsidR="00F069C3">
        <w:rPr>
          <w:rFonts w:ascii="Times New Roman" w:hAnsi="Times New Roman"/>
          <w:b/>
          <w:bCs/>
          <w:sz w:val="24"/>
          <w:szCs w:val="24"/>
        </w:rPr>
        <w:t>OmCI</w:t>
      </w:r>
      <w:proofErr w:type="spellEnd"/>
      <w:r w:rsidR="00F069C3">
        <w:rPr>
          <w:rFonts w:ascii="Times New Roman" w:hAnsi="Times New Roman"/>
          <w:b/>
          <w:bCs/>
          <w:sz w:val="24"/>
          <w:szCs w:val="24"/>
        </w:rPr>
        <w:t xml:space="preserve"> treatment. </w:t>
      </w:r>
      <w:r w:rsidRPr="00FB1CC7">
        <w:rPr>
          <w:rFonts w:ascii="Times New Roman" w:hAnsi="Times New Roman"/>
          <w:i/>
          <w:iCs/>
          <w:sz w:val="24"/>
          <w:szCs w:val="24"/>
        </w:rPr>
        <w:t xml:space="preserve">B. </w:t>
      </w:r>
      <w:proofErr w:type="spellStart"/>
      <w:r w:rsidR="00F069C3">
        <w:rPr>
          <w:rFonts w:ascii="Times New Roman" w:hAnsi="Times New Roman"/>
          <w:i/>
          <w:iCs/>
          <w:sz w:val="24"/>
          <w:szCs w:val="24"/>
        </w:rPr>
        <w:t>du</w:t>
      </w:r>
      <w:r w:rsidR="00C42959">
        <w:rPr>
          <w:rFonts w:ascii="Times New Roman" w:hAnsi="Times New Roman"/>
          <w:i/>
          <w:iCs/>
          <w:sz w:val="24"/>
          <w:szCs w:val="24"/>
        </w:rPr>
        <w:t>t</w:t>
      </w:r>
      <w:r w:rsidR="00F069C3">
        <w:rPr>
          <w:rFonts w:ascii="Times New Roman" w:hAnsi="Times New Roman"/>
          <w:i/>
          <w:iCs/>
          <w:sz w:val="24"/>
          <w:szCs w:val="24"/>
        </w:rPr>
        <w:t>tonii</w:t>
      </w:r>
      <w:proofErr w:type="spellEnd"/>
      <w:r w:rsidRPr="00FB1CC7">
        <w:rPr>
          <w:rFonts w:ascii="Times New Roman" w:hAnsi="Times New Roman"/>
          <w:sz w:val="24"/>
          <w:szCs w:val="24"/>
        </w:rPr>
        <w:t xml:space="preserve"> strain</w:t>
      </w:r>
      <w:r w:rsidR="00F069C3">
        <w:rPr>
          <w:rFonts w:ascii="Times New Roman" w:hAnsi="Times New Roman"/>
          <w:sz w:val="24"/>
          <w:szCs w:val="24"/>
        </w:rPr>
        <w:t>s</w:t>
      </w:r>
      <w:r w:rsidRPr="00FB1CC7">
        <w:rPr>
          <w:rFonts w:ascii="Times New Roman" w:hAnsi="Times New Roman"/>
          <w:sz w:val="24"/>
          <w:szCs w:val="24"/>
        </w:rPr>
        <w:t xml:space="preserve"> </w:t>
      </w:r>
      <w:r w:rsidR="00F069C3">
        <w:rPr>
          <w:rFonts w:ascii="Times New Roman" w:hAnsi="Times New Roman"/>
          <w:sz w:val="24"/>
          <w:szCs w:val="24"/>
        </w:rPr>
        <w:t>V</w:t>
      </w:r>
      <w:r w:rsidRPr="00FB1CC7">
        <w:rPr>
          <w:rFonts w:ascii="Times New Roman" w:hAnsi="Times New Roman"/>
          <w:sz w:val="24"/>
          <w:szCs w:val="24"/>
        </w:rPr>
        <w:t xml:space="preserve"> (“</w:t>
      </w:r>
      <w:r w:rsidR="00F069C3">
        <w:rPr>
          <w:rFonts w:ascii="Times New Roman" w:hAnsi="Times New Roman"/>
          <w:sz w:val="24"/>
          <w:szCs w:val="24"/>
        </w:rPr>
        <w:t>V</w:t>
      </w:r>
      <w:r w:rsidRPr="00FB1CC7">
        <w:rPr>
          <w:rFonts w:ascii="Times New Roman" w:hAnsi="Times New Roman"/>
          <w:sz w:val="24"/>
          <w:szCs w:val="24"/>
        </w:rPr>
        <w:t xml:space="preserve">”) or </w:t>
      </w:r>
      <w:r w:rsidR="00F069C3">
        <w:rPr>
          <w:rFonts w:ascii="Times New Roman" w:hAnsi="Times New Roman"/>
          <w:sz w:val="24"/>
          <w:szCs w:val="24"/>
        </w:rPr>
        <w:t>LA</w:t>
      </w:r>
      <w:r w:rsidR="003877A2">
        <w:rPr>
          <w:rFonts w:ascii="Times New Roman" w:hAnsi="Times New Roman"/>
          <w:sz w:val="24"/>
          <w:szCs w:val="24"/>
        </w:rPr>
        <w:t>1</w:t>
      </w:r>
      <w:r w:rsidRPr="00FB1CC7">
        <w:rPr>
          <w:rFonts w:ascii="Times New Roman" w:hAnsi="Times New Roman"/>
          <w:sz w:val="24"/>
          <w:szCs w:val="24"/>
        </w:rPr>
        <w:t xml:space="preserve"> (“</w:t>
      </w:r>
      <w:r w:rsidR="00F069C3">
        <w:rPr>
          <w:rFonts w:ascii="Times New Roman" w:hAnsi="Times New Roman"/>
          <w:sz w:val="24"/>
          <w:szCs w:val="24"/>
        </w:rPr>
        <w:t>LA</w:t>
      </w:r>
      <w:r w:rsidR="003877A2">
        <w:rPr>
          <w:rFonts w:ascii="Times New Roman" w:hAnsi="Times New Roman"/>
          <w:sz w:val="24"/>
          <w:szCs w:val="24"/>
        </w:rPr>
        <w:t>1</w:t>
      </w:r>
      <w:r w:rsidRPr="00FB1CC7">
        <w:rPr>
          <w:rFonts w:ascii="Times New Roman" w:hAnsi="Times New Roman"/>
          <w:sz w:val="24"/>
          <w:szCs w:val="24"/>
        </w:rPr>
        <w:t xml:space="preserve">”) was incubated for </w:t>
      </w:r>
      <w:r>
        <w:rPr>
          <w:rFonts w:ascii="Times New Roman" w:hAnsi="Times New Roman"/>
          <w:sz w:val="24"/>
          <w:szCs w:val="24"/>
        </w:rPr>
        <w:t>4h</w:t>
      </w:r>
      <w:r w:rsidRPr="00FB1CC7">
        <w:rPr>
          <w:rFonts w:ascii="Times New Roman" w:hAnsi="Times New Roman"/>
          <w:sz w:val="24"/>
          <w:szCs w:val="24"/>
        </w:rPr>
        <w:t xml:space="preserve"> with</w:t>
      </w:r>
      <w:r>
        <w:rPr>
          <w:rFonts w:ascii="Times New Roman" w:hAnsi="Times New Roman"/>
          <w:sz w:val="24"/>
          <w:szCs w:val="24"/>
        </w:rPr>
        <w:t xml:space="preserve"> the serum from </w:t>
      </w:r>
      <w:r w:rsidRPr="00940609">
        <w:rPr>
          <w:rFonts w:ascii="Times New Roman" w:hAnsi="Times New Roman"/>
          <w:b/>
          <w:sz w:val="24"/>
          <w:szCs w:val="24"/>
        </w:rPr>
        <w:t>(</w:t>
      </w:r>
      <w:r>
        <w:rPr>
          <w:rFonts w:ascii="Times New Roman" w:hAnsi="Times New Roman"/>
          <w:b/>
          <w:sz w:val="24"/>
          <w:szCs w:val="24"/>
        </w:rPr>
        <w:t>A</w:t>
      </w:r>
      <w:r w:rsidRPr="00940609">
        <w:rPr>
          <w:rFonts w:ascii="Times New Roman" w:hAnsi="Times New Roman"/>
          <w:b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</w:t>
      </w:r>
      <w:r w:rsidR="00F069C3">
        <w:rPr>
          <w:rFonts w:ascii="Times New Roman" w:hAnsi="Times New Roman"/>
          <w:sz w:val="24"/>
          <w:szCs w:val="24"/>
        </w:rPr>
        <w:t>human or</w:t>
      </w:r>
      <w:r>
        <w:rPr>
          <w:rFonts w:ascii="Times New Roman" w:hAnsi="Times New Roman"/>
          <w:sz w:val="24"/>
          <w:szCs w:val="24"/>
        </w:rPr>
        <w:t xml:space="preserve"> </w:t>
      </w:r>
      <w:r w:rsidRPr="00940609">
        <w:rPr>
          <w:rFonts w:ascii="Times New Roman" w:hAnsi="Times New Roman"/>
          <w:b/>
          <w:sz w:val="24"/>
          <w:szCs w:val="24"/>
        </w:rPr>
        <w:t>(</w:t>
      </w:r>
      <w:r>
        <w:rPr>
          <w:rFonts w:ascii="Times New Roman" w:hAnsi="Times New Roman"/>
          <w:b/>
          <w:sz w:val="24"/>
          <w:szCs w:val="24"/>
        </w:rPr>
        <w:t>B</w:t>
      </w:r>
      <w:r w:rsidRPr="00940609">
        <w:rPr>
          <w:rFonts w:ascii="Times New Roman" w:hAnsi="Times New Roman"/>
          <w:b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</w:t>
      </w:r>
      <w:r w:rsidR="00F069C3">
        <w:rPr>
          <w:rFonts w:ascii="Times New Roman" w:hAnsi="Times New Roman"/>
          <w:sz w:val="24"/>
          <w:szCs w:val="24"/>
        </w:rPr>
        <w:t>chicken</w:t>
      </w:r>
      <w:r>
        <w:rPr>
          <w:rFonts w:ascii="Times New Roman" w:hAnsi="Times New Roman"/>
          <w:sz w:val="24"/>
          <w:szCs w:val="24"/>
        </w:rPr>
        <w:t xml:space="preserve"> </w:t>
      </w:r>
      <w:r w:rsidR="00A34627">
        <w:rPr>
          <w:rFonts w:ascii="Times New Roman" w:hAnsi="Times New Roman"/>
          <w:sz w:val="24"/>
          <w:szCs w:val="24"/>
        </w:rPr>
        <w:t>at</w:t>
      </w:r>
      <w:r w:rsidR="00A34627" w:rsidRPr="00FB1CC7">
        <w:rPr>
          <w:rFonts w:ascii="Times New Roman" w:hAnsi="Times New Roman"/>
          <w:sz w:val="24"/>
          <w:szCs w:val="24"/>
        </w:rPr>
        <w:t xml:space="preserve"> </w:t>
      </w:r>
      <w:r w:rsidRPr="00FB1CC7">
        <w:rPr>
          <w:rFonts w:ascii="Times New Roman" w:hAnsi="Times New Roman"/>
          <w:sz w:val="24"/>
          <w:szCs w:val="24"/>
        </w:rPr>
        <w:t>a final concentration of 40</w:t>
      </w:r>
      <w:r w:rsidR="00971964">
        <w:rPr>
          <w:rFonts w:ascii="Times New Roman" w:hAnsi="Times New Roman"/>
          <w:sz w:val="24"/>
          <w:szCs w:val="24"/>
        </w:rPr>
        <w:t xml:space="preserve"> </w:t>
      </w:r>
      <w:r w:rsidRPr="00FB1CC7">
        <w:rPr>
          <w:rFonts w:ascii="Times New Roman" w:hAnsi="Times New Roman"/>
          <w:sz w:val="24"/>
          <w:szCs w:val="24"/>
        </w:rPr>
        <w:t>%</w:t>
      </w:r>
      <w:r>
        <w:rPr>
          <w:rFonts w:ascii="Times New Roman" w:hAnsi="Times New Roman"/>
          <w:sz w:val="24"/>
          <w:szCs w:val="24"/>
        </w:rPr>
        <w:t xml:space="preserve"> in the presence (“</w:t>
      </w:r>
      <w:proofErr w:type="spellStart"/>
      <w:r>
        <w:rPr>
          <w:rFonts w:ascii="Times New Roman" w:hAnsi="Times New Roman"/>
          <w:sz w:val="24"/>
          <w:szCs w:val="24"/>
        </w:rPr>
        <w:t>OmCI</w:t>
      </w:r>
      <w:proofErr w:type="spellEnd"/>
      <w:r>
        <w:rPr>
          <w:rFonts w:ascii="Times New Roman" w:hAnsi="Times New Roman"/>
          <w:sz w:val="24"/>
          <w:szCs w:val="24"/>
        </w:rPr>
        <w:t>-serum”) or absence (“serum”) of 2</w:t>
      </w:r>
      <w:r w:rsidR="0005126F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µ</w:t>
      </w:r>
      <w:r>
        <w:rPr>
          <w:rFonts w:ascii="Times New Roman" w:hAnsi="Times New Roman"/>
          <w:sz w:val="24"/>
          <w:szCs w:val="24"/>
        </w:rPr>
        <w:t xml:space="preserve">M of </w:t>
      </w:r>
      <w:proofErr w:type="spellStart"/>
      <w:r w:rsidRPr="00FB1CC7">
        <w:rPr>
          <w:rFonts w:ascii="Times New Roman" w:hAnsi="Times New Roman"/>
          <w:sz w:val="24"/>
          <w:szCs w:val="24"/>
        </w:rPr>
        <w:t>OmCI</w:t>
      </w:r>
      <w:proofErr w:type="spellEnd"/>
      <w:r w:rsidRPr="00FB1CC7">
        <w:rPr>
          <w:rFonts w:ascii="Times New Roman" w:hAnsi="Times New Roman"/>
          <w:sz w:val="24"/>
          <w:szCs w:val="24"/>
        </w:rPr>
        <w:t>. The heat-inactivated ser</w:t>
      </w:r>
      <w:r w:rsidR="00F069C3">
        <w:rPr>
          <w:rFonts w:ascii="Times New Roman" w:hAnsi="Times New Roman"/>
          <w:sz w:val="24"/>
          <w:szCs w:val="24"/>
        </w:rPr>
        <w:t xml:space="preserve">a </w:t>
      </w:r>
      <w:r>
        <w:rPr>
          <w:rFonts w:ascii="Times New Roman" w:hAnsi="Times New Roman"/>
          <w:sz w:val="24"/>
          <w:szCs w:val="24"/>
        </w:rPr>
        <w:t xml:space="preserve">from the </w:t>
      </w:r>
      <w:r w:rsidR="00F069C3">
        <w:rPr>
          <w:rFonts w:ascii="Times New Roman" w:hAnsi="Times New Roman"/>
          <w:sz w:val="24"/>
          <w:szCs w:val="24"/>
        </w:rPr>
        <w:t>above-mentioned</w:t>
      </w:r>
      <w:r>
        <w:rPr>
          <w:rFonts w:ascii="Times New Roman" w:hAnsi="Times New Roman"/>
          <w:sz w:val="24"/>
          <w:szCs w:val="24"/>
        </w:rPr>
        <w:t xml:space="preserve"> animals</w:t>
      </w:r>
      <w:r w:rsidRPr="00FB1CC7">
        <w:rPr>
          <w:rFonts w:ascii="Times New Roman" w:hAnsi="Times New Roman"/>
          <w:sz w:val="24"/>
          <w:szCs w:val="24"/>
        </w:rPr>
        <w:t xml:space="preserve"> w</w:t>
      </w:r>
      <w:r w:rsidR="00F069C3">
        <w:rPr>
          <w:rFonts w:ascii="Times New Roman" w:hAnsi="Times New Roman"/>
          <w:sz w:val="24"/>
          <w:szCs w:val="24"/>
        </w:rPr>
        <w:t>ere</w:t>
      </w:r>
      <w:r w:rsidRPr="00FB1CC7">
        <w:rPr>
          <w:rFonts w:ascii="Times New Roman" w:hAnsi="Times New Roman"/>
          <w:sz w:val="24"/>
          <w:szCs w:val="24"/>
        </w:rPr>
        <w:t xml:space="preserve"> included as </w:t>
      </w:r>
      <w:r>
        <w:rPr>
          <w:rFonts w:ascii="Times New Roman" w:hAnsi="Times New Roman"/>
          <w:sz w:val="24"/>
          <w:szCs w:val="24"/>
        </w:rPr>
        <w:t xml:space="preserve">a </w:t>
      </w:r>
      <w:r w:rsidRPr="00FB1CC7">
        <w:rPr>
          <w:rFonts w:ascii="Times New Roman" w:hAnsi="Times New Roman"/>
          <w:sz w:val="24"/>
          <w:szCs w:val="24"/>
        </w:rPr>
        <w:t>control</w:t>
      </w:r>
      <w:r>
        <w:rPr>
          <w:rFonts w:ascii="Times New Roman" w:hAnsi="Times New Roman"/>
          <w:sz w:val="24"/>
          <w:szCs w:val="24"/>
        </w:rPr>
        <w:t xml:space="preserve"> (“heat-treated”)</w:t>
      </w:r>
      <w:r w:rsidRPr="00FB1CC7">
        <w:rPr>
          <w:rFonts w:ascii="Times New Roman" w:hAnsi="Times New Roman"/>
          <w:sz w:val="24"/>
          <w:szCs w:val="24"/>
        </w:rPr>
        <w:t xml:space="preserve">. The number of motile </w:t>
      </w:r>
      <w:r w:rsidRPr="00FB1CC7">
        <w:rPr>
          <w:rFonts w:ascii="Times New Roman" w:hAnsi="Times New Roman"/>
          <w:sz w:val="24"/>
          <w:szCs w:val="24"/>
        </w:rPr>
        <w:lastRenderedPageBreak/>
        <w:t xml:space="preserve">spirochetes was assessed microscopically. The percentage of survival for those </w:t>
      </w:r>
      <w:r w:rsidRPr="00FB1CC7">
        <w:rPr>
          <w:rFonts w:ascii="Times New Roman" w:hAnsi="Times New Roman"/>
          <w:i/>
          <w:iCs/>
          <w:sz w:val="24"/>
          <w:szCs w:val="24"/>
        </w:rPr>
        <w:t xml:space="preserve">B. </w:t>
      </w:r>
      <w:proofErr w:type="spellStart"/>
      <w:r w:rsidRPr="00FB1CC7">
        <w:rPr>
          <w:rFonts w:ascii="Times New Roman" w:hAnsi="Times New Roman"/>
          <w:i/>
          <w:iCs/>
          <w:sz w:val="24"/>
          <w:szCs w:val="24"/>
        </w:rPr>
        <w:t>burgdorferi</w:t>
      </w:r>
      <w:proofErr w:type="spellEnd"/>
      <w:r w:rsidRPr="00FB1CC7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FB1CC7">
        <w:rPr>
          <w:rFonts w:ascii="Times New Roman" w:hAnsi="Times New Roman"/>
          <w:sz w:val="24"/>
          <w:szCs w:val="24"/>
        </w:rPr>
        <w:t xml:space="preserve">strains was calculated using the number of mobile spirochetes at </w:t>
      </w:r>
      <w:r w:rsidR="0005126F">
        <w:rPr>
          <w:rFonts w:ascii="Times New Roman" w:hAnsi="Times New Roman"/>
          <w:sz w:val="24"/>
          <w:szCs w:val="24"/>
        </w:rPr>
        <w:t>4</w:t>
      </w:r>
      <w:r w:rsidRPr="00FB1CC7">
        <w:rPr>
          <w:rFonts w:ascii="Times New Roman" w:hAnsi="Times New Roman"/>
          <w:sz w:val="24"/>
          <w:szCs w:val="24"/>
        </w:rPr>
        <w:t xml:space="preserve"> h post incubation normalized to that prior to the incubation with serum. The </w:t>
      </w:r>
      <w:r w:rsidR="00A34627">
        <w:rPr>
          <w:rFonts w:ascii="Times New Roman" w:hAnsi="Times New Roman"/>
          <w:sz w:val="24"/>
          <w:szCs w:val="24"/>
        </w:rPr>
        <w:t>work was</w:t>
      </w:r>
      <w:r w:rsidRPr="00FB1CC7">
        <w:rPr>
          <w:rFonts w:ascii="Times New Roman" w:hAnsi="Times New Roman"/>
          <w:sz w:val="24"/>
          <w:szCs w:val="24"/>
        </w:rPr>
        <w:t xml:space="preserve"> performed on three independent </w:t>
      </w:r>
      <w:r w:rsidR="00D673E6">
        <w:rPr>
          <w:rFonts w:ascii="Times New Roman" w:hAnsi="Times New Roman"/>
          <w:sz w:val="24"/>
          <w:szCs w:val="24"/>
        </w:rPr>
        <w:t>experiment</w:t>
      </w:r>
      <w:r w:rsidR="00D673E6" w:rsidRPr="00FB1CC7">
        <w:rPr>
          <w:rFonts w:ascii="Times New Roman" w:hAnsi="Times New Roman"/>
          <w:sz w:val="24"/>
          <w:szCs w:val="24"/>
        </w:rPr>
        <w:t>s</w:t>
      </w:r>
      <w:r w:rsidRPr="00FB1CC7">
        <w:rPr>
          <w:rFonts w:ascii="Times New Roman" w:hAnsi="Times New Roman"/>
          <w:sz w:val="24"/>
          <w:szCs w:val="24"/>
        </w:rPr>
        <w:t xml:space="preserve">; within each </w:t>
      </w:r>
      <w:r w:rsidR="00D673E6">
        <w:rPr>
          <w:rFonts w:ascii="Times New Roman" w:hAnsi="Times New Roman"/>
          <w:sz w:val="24"/>
          <w:szCs w:val="24"/>
        </w:rPr>
        <w:t>experiment</w:t>
      </w:r>
      <w:r w:rsidRPr="00FB1CC7">
        <w:rPr>
          <w:rFonts w:ascii="Times New Roman" w:hAnsi="Times New Roman"/>
          <w:sz w:val="24"/>
          <w:szCs w:val="24"/>
        </w:rPr>
        <w:t>, samples were run in triplicate</w:t>
      </w:r>
      <w:r w:rsidR="00172DD0">
        <w:rPr>
          <w:rFonts w:ascii="Times New Roman" w:hAnsi="Times New Roman"/>
          <w:sz w:val="24"/>
          <w:szCs w:val="24"/>
        </w:rPr>
        <w:t xml:space="preserve">, and the survive percentage for each </w:t>
      </w:r>
      <w:r w:rsidR="00D673E6">
        <w:rPr>
          <w:rFonts w:ascii="Times New Roman" w:hAnsi="Times New Roman"/>
          <w:sz w:val="24"/>
          <w:szCs w:val="24"/>
        </w:rPr>
        <w:t xml:space="preserve">experiment </w:t>
      </w:r>
      <w:r w:rsidR="00172DD0">
        <w:rPr>
          <w:rFonts w:ascii="Times New Roman" w:hAnsi="Times New Roman"/>
          <w:sz w:val="24"/>
          <w:szCs w:val="24"/>
        </w:rPr>
        <w:t>was calculated by averaging the results from triplicate experiments</w:t>
      </w:r>
      <w:r w:rsidR="00172DD0" w:rsidRPr="00FB1CC7">
        <w:rPr>
          <w:rFonts w:ascii="Times New Roman" w:hAnsi="Times New Roman"/>
          <w:sz w:val="24"/>
          <w:szCs w:val="24"/>
        </w:rPr>
        <w:t xml:space="preserve">. </w:t>
      </w:r>
      <w:r w:rsidR="00172DD0">
        <w:rPr>
          <w:rFonts w:ascii="Times New Roman" w:hAnsi="Times New Roman"/>
          <w:sz w:val="24"/>
          <w:szCs w:val="24"/>
        </w:rPr>
        <w:t>The result s</w:t>
      </w:r>
      <w:r w:rsidR="00172DD0" w:rsidRPr="00FB1CC7">
        <w:rPr>
          <w:rFonts w:ascii="Times New Roman" w:hAnsi="Times New Roman"/>
          <w:sz w:val="24"/>
          <w:szCs w:val="24"/>
        </w:rPr>
        <w:t xml:space="preserve">hown </w:t>
      </w:r>
      <w:r w:rsidR="00172DD0">
        <w:rPr>
          <w:rFonts w:ascii="Times New Roman" w:hAnsi="Times New Roman"/>
          <w:sz w:val="24"/>
          <w:szCs w:val="24"/>
        </w:rPr>
        <w:t xml:space="preserve">here </w:t>
      </w:r>
      <w:r w:rsidR="00172DD0" w:rsidRPr="00FB1CC7">
        <w:rPr>
          <w:rFonts w:ascii="Times New Roman" w:hAnsi="Times New Roman"/>
          <w:sz w:val="24"/>
          <w:szCs w:val="24"/>
        </w:rPr>
        <w:t xml:space="preserve">is the average ± </w:t>
      </w:r>
      <w:r w:rsidR="00172DD0">
        <w:rPr>
          <w:rFonts w:ascii="Times New Roman" w:hAnsi="Times New Roman"/>
          <w:sz w:val="24"/>
          <w:szCs w:val="24"/>
        </w:rPr>
        <w:t xml:space="preserve">standard </w:t>
      </w:r>
      <w:proofErr w:type="gramStart"/>
      <w:r w:rsidR="00172DD0">
        <w:rPr>
          <w:rFonts w:ascii="Times New Roman" w:hAnsi="Times New Roman"/>
          <w:sz w:val="24"/>
          <w:szCs w:val="24"/>
        </w:rPr>
        <w:t>deviation</w:t>
      </w:r>
      <w:r w:rsidR="00172DD0" w:rsidRPr="00FB1CC7">
        <w:rPr>
          <w:rFonts w:ascii="Times New Roman" w:hAnsi="Times New Roman"/>
          <w:sz w:val="24"/>
          <w:szCs w:val="24"/>
        </w:rPr>
        <w:t xml:space="preserve"> of </w:t>
      </w:r>
      <w:r w:rsidR="00172DD0">
        <w:rPr>
          <w:rFonts w:ascii="Times New Roman" w:hAnsi="Times New Roman"/>
          <w:sz w:val="24"/>
          <w:szCs w:val="24"/>
        </w:rPr>
        <w:t xml:space="preserve">the </w:t>
      </w:r>
      <w:r w:rsidR="00172DD0" w:rsidRPr="00FB1CC7">
        <w:rPr>
          <w:rFonts w:ascii="Times New Roman" w:hAnsi="Times New Roman"/>
          <w:sz w:val="24"/>
          <w:szCs w:val="24"/>
        </w:rPr>
        <w:t xml:space="preserve">survival percentage </w:t>
      </w:r>
      <w:r w:rsidR="00172DD0">
        <w:rPr>
          <w:rFonts w:ascii="Times New Roman" w:hAnsi="Times New Roman"/>
          <w:sz w:val="24"/>
          <w:szCs w:val="24"/>
        </w:rPr>
        <w:t xml:space="preserve">from three independent </w:t>
      </w:r>
      <w:r w:rsidR="00D673E6">
        <w:rPr>
          <w:rFonts w:ascii="Times New Roman" w:hAnsi="Times New Roman"/>
          <w:sz w:val="24"/>
          <w:szCs w:val="24"/>
        </w:rPr>
        <w:t>experiments</w:t>
      </w:r>
      <w:r>
        <w:rPr>
          <w:rFonts w:ascii="Times New Roman" w:hAnsi="Times New Roman"/>
          <w:sz w:val="24"/>
          <w:szCs w:val="24"/>
        </w:rPr>
        <w:t xml:space="preserve"> </w:t>
      </w:r>
      <w:r w:rsidR="00A34627">
        <w:rPr>
          <w:rFonts w:ascii="Times New Roman" w:hAnsi="Times New Roman"/>
          <w:sz w:val="24"/>
          <w:szCs w:val="24"/>
        </w:rPr>
        <w:t>u</w:t>
      </w:r>
      <w:r w:rsidR="00F069C3" w:rsidRPr="0032156D">
        <w:rPr>
          <w:rFonts w:ascii="Times New Roman" w:hAnsi="Times New Roman"/>
          <w:sz w:val="24"/>
          <w:szCs w:val="24"/>
        </w:rPr>
        <w:t>sing the one-way ANOVA with post hoc Dunn’s test</w:t>
      </w:r>
      <w:r w:rsidR="00F069C3">
        <w:rPr>
          <w:rFonts w:ascii="Times New Roman" w:hAnsi="Times New Roman"/>
          <w:sz w:val="24"/>
          <w:szCs w:val="24"/>
        </w:rPr>
        <w:t>, no statistical difference (P &gt; 0.05) were</w:t>
      </w:r>
      <w:proofErr w:type="gramEnd"/>
      <w:r w:rsidR="00F069C3">
        <w:rPr>
          <w:rFonts w:ascii="Times New Roman" w:hAnsi="Times New Roman"/>
          <w:sz w:val="24"/>
          <w:szCs w:val="24"/>
        </w:rPr>
        <w:t xml:space="preserve"> observed between groups. </w:t>
      </w:r>
    </w:p>
    <w:p w14:paraId="6E394213" w14:textId="5C4E4823" w:rsidR="00831443" w:rsidRDefault="00831443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42326040" w14:textId="698D9DBD" w:rsidR="00831443" w:rsidRDefault="00831443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78E939B1" w14:textId="2FE45274" w:rsidR="00831443" w:rsidRDefault="00831443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653BFCD6" w14:textId="20F4658D" w:rsidR="00831443" w:rsidRDefault="00831443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5AE89223" w14:textId="42DA34A4" w:rsidR="00831443" w:rsidRDefault="00831443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60818851" w14:textId="24B5AC81" w:rsidR="00AF0FAC" w:rsidRDefault="00AF0FAC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68A7890F" w14:textId="34E34F92" w:rsidR="00AF0FAC" w:rsidRDefault="00AF0FAC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0F705E4C" w14:textId="4CD51FDB" w:rsidR="00AF0FAC" w:rsidRDefault="00AF0FAC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273400FB" w14:textId="57F3D1B4" w:rsidR="00AF0FAC" w:rsidRDefault="00AF0FAC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3FC0D8BB" w14:textId="0198091B" w:rsidR="00AF0FAC" w:rsidRDefault="00AF0FAC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40A1F96C" w14:textId="3D4A193B" w:rsidR="00AF0FAC" w:rsidRDefault="00AF0FAC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5EB6BD48" w14:textId="2FC4FC60" w:rsidR="00AF0FAC" w:rsidRDefault="00AF0FAC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3312CEB6" w14:textId="7C71FEA2" w:rsidR="00AF0FAC" w:rsidRDefault="00AF0FAC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3C427A40" w14:textId="72B833EC" w:rsidR="00AF0FAC" w:rsidRDefault="00AF0FAC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1FACC8EA" w14:textId="77777777" w:rsidR="00AF0FAC" w:rsidRDefault="00AF0FAC" w:rsidP="00475CD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2F7E3DEB" w14:textId="77777777" w:rsidR="00CE46BA" w:rsidRPr="00AD6F46" w:rsidRDefault="0075389B" w:rsidP="00475CD2">
      <w:pPr>
        <w:spacing w:line="240" w:lineRule="auto"/>
        <w:rPr>
          <w:rFonts w:ascii="Times New Roman" w:eastAsia="PMingLiU" w:hAnsi="Times New Roman" w:cs="Times New Roman"/>
          <w:b/>
          <w:sz w:val="24"/>
          <w:szCs w:val="24"/>
          <w:lang w:eastAsia="zh-TW"/>
        </w:rPr>
      </w:pPr>
      <w:r w:rsidRPr="00AD6F46">
        <w:rPr>
          <w:rFonts w:ascii="Times New Roman" w:eastAsia="PMingLiU" w:hAnsi="Times New Roman" w:cs="Times New Roman" w:hint="eastAsia"/>
          <w:b/>
          <w:sz w:val="24"/>
          <w:szCs w:val="24"/>
          <w:lang w:eastAsia="zh-TW"/>
        </w:rPr>
        <w:lastRenderedPageBreak/>
        <w:t>Supplementa</w:t>
      </w:r>
      <w:r w:rsidRPr="00AD6F46">
        <w:rPr>
          <w:rFonts w:ascii="Times New Roman" w:eastAsia="PMingLiU" w:hAnsi="Times New Roman" w:cs="Times New Roman"/>
          <w:b/>
          <w:sz w:val="24"/>
          <w:szCs w:val="24"/>
          <w:lang w:eastAsia="zh-TW"/>
        </w:rPr>
        <w:t>ry</w:t>
      </w:r>
      <w:r w:rsidR="00CE46BA" w:rsidRPr="00AD6F46">
        <w:rPr>
          <w:rFonts w:ascii="Times New Roman" w:eastAsia="PMingLiU" w:hAnsi="Times New Roman" w:cs="Times New Roman" w:hint="eastAsia"/>
          <w:b/>
          <w:sz w:val="24"/>
          <w:szCs w:val="24"/>
          <w:lang w:eastAsia="zh-TW"/>
        </w:rPr>
        <w:t xml:space="preserve"> </w:t>
      </w:r>
      <w:r w:rsidR="00CE46BA" w:rsidRPr="00AD6F46">
        <w:rPr>
          <w:rFonts w:ascii="Times New Roman" w:eastAsia="PMingLiU" w:hAnsi="Times New Roman" w:cs="Times New Roman"/>
          <w:b/>
          <w:sz w:val="24"/>
          <w:szCs w:val="24"/>
          <w:lang w:eastAsia="zh-TW"/>
        </w:rPr>
        <w:t>Tables</w:t>
      </w:r>
    </w:p>
    <w:p w14:paraId="191A1FE0" w14:textId="0FDBEE8E" w:rsidR="00B01708" w:rsidRPr="00AD6F46" w:rsidRDefault="0075389B" w:rsidP="00475CD2">
      <w:pPr>
        <w:widowControl w:val="0"/>
        <w:snapToGrid w:val="0"/>
        <w:spacing w:line="240" w:lineRule="auto"/>
        <w:outlineLvl w:val="0"/>
        <w:rPr>
          <w:rFonts w:ascii="Times New Roman" w:eastAsia="PMingLiU" w:hAnsi="Times New Roman"/>
          <w:b/>
          <w:kern w:val="2"/>
          <w:sz w:val="24"/>
          <w:szCs w:val="24"/>
          <w:lang w:eastAsia="zh-TW"/>
        </w:rPr>
      </w:pPr>
      <w:bookmarkStart w:id="1" w:name="_Hlk498263379"/>
      <w:proofErr w:type="gramStart"/>
      <w:r w:rsidRPr="00AD6F46">
        <w:rPr>
          <w:rFonts w:ascii="Times New Roman" w:eastAsia="PMingLiU" w:hAnsi="Times New Roman"/>
          <w:b/>
          <w:kern w:val="2"/>
          <w:sz w:val="24"/>
          <w:szCs w:val="24"/>
          <w:lang w:eastAsia="zh-TW"/>
        </w:rPr>
        <w:t xml:space="preserve">Supplemental Table </w:t>
      </w:r>
      <w:r w:rsidR="00CE46BA" w:rsidRPr="00AD6F46">
        <w:rPr>
          <w:rFonts w:ascii="Times New Roman" w:eastAsia="PMingLiU" w:hAnsi="Times New Roman"/>
          <w:b/>
          <w:kern w:val="2"/>
          <w:sz w:val="24"/>
          <w:szCs w:val="24"/>
          <w:lang w:eastAsia="zh-TW"/>
        </w:rPr>
        <w:t>1</w:t>
      </w:r>
      <w:bookmarkEnd w:id="1"/>
      <w:r w:rsidR="00B01708" w:rsidRPr="00AD6F46">
        <w:rPr>
          <w:rFonts w:ascii="Times New Roman" w:eastAsia="PMingLiU" w:hAnsi="Times New Roman"/>
          <w:b/>
          <w:kern w:val="2"/>
          <w:sz w:val="24"/>
          <w:szCs w:val="24"/>
          <w:lang w:eastAsia="zh-TW"/>
        </w:rPr>
        <w:t>.</w:t>
      </w:r>
      <w:proofErr w:type="gramEnd"/>
      <w:r w:rsidR="00B01708" w:rsidRPr="00AD6F46">
        <w:rPr>
          <w:rFonts w:ascii="Times New Roman" w:eastAsia="PMingLiU" w:hAnsi="Times New Roman"/>
          <w:b/>
          <w:kern w:val="2"/>
          <w:sz w:val="24"/>
          <w:szCs w:val="24"/>
          <w:lang w:eastAsia="zh-TW"/>
        </w:rPr>
        <w:t xml:space="preserve"> </w:t>
      </w:r>
      <w:r w:rsidR="001A2793">
        <w:rPr>
          <w:rFonts w:ascii="Times New Roman" w:eastAsia="PMingLiU" w:hAnsi="Times New Roman"/>
          <w:b/>
          <w:iCs/>
          <w:kern w:val="2"/>
          <w:sz w:val="24"/>
          <w:szCs w:val="24"/>
          <w:lang w:eastAsia="zh-TW"/>
        </w:rPr>
        <w:t>Bacteria</w:t>
      </w:r>
      <w:r w:rsidR="00B01708" w:rsidRPr="00AD6F46">
        <w:rPr>
          <w:rFonts w:ascii="Times New Roman" w:eastAsia="PMingLiU" w:hAnsi="Times New Roman"/>
          <w:b/>
          <w:kern w:val="2"/>
          <w:sz w:val="24"/>
          <w:szCs w:val="24"/>
          <w:lang w:eastAsia="zh-TW"/>
        </w:rPr>
        <w:t xml:space="preserve"> strains used in this study</w:t>
      </w:r>
    </w:p>
    <w:tbl>
      <w:tblPr>
        <w:tblStyle w:val="TableGrid2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28"/>
        <w:gridCol w:w="2926"/>
        <w:gridCol w:w="2452"/>
      </w:tblGrid>
      <w:tr w:rsidR="00B01708" w:rsidRPr="00AD6F46" w14:paraId="0F8DAA60" w14:textId="77777777" w:rsidTr="000F5153">
        <w:tc>
          <w:tcPr>
            <w:tcW w:w="2928" w:type="dxa"/>
            <w:tcBorders>
              <w:bottom w:val="single" w:sz="4" w:space="0" w:color="auto"/>
            </w:tcBorders>
          </w:tcPr>
          <w:p w14:paraId="1A4581BF" w14:textId="77777777" w:rsidR="00B01708" w:rsidRPr="00AD6F46" w:rsidRDefault="00B01708" w:rsidP="00475CD2">
            <w:pPr>
              <w:widowControl w:val="0"/>
              <w:snapToGrid w:val="0"/>
              <w:spacing w:after="0" w:line="240" w:lineRule="auto"/>
              <w:rPr>
                <w:rFonts w:ascii="Times New Roman" w:eastAsia="PMingLiU" w:hAnsi="Times New Roman"/>
                <w:sz w:val="24"/>
                <w:szCs w:val="24"/>
              </w:rPr>
            </w:pPr>
            <w:r w:rsidRPr="00AD6F46">
              <w:rPr>
                <w:rFonts w:ascii="Times New Roman" w:hAnsi="Times New Roman"/>
                <w:sz w:val="24"/>
                <w:szCs w:val="24"/>
              </w:rPr>
              <w:t>Strain or plasmid</w:t>
            </w:r>
          </w:p>
        </w:tc>
        <w:tc>
          <w:tcPr>
            <w:tcW w:w="2926" w:type="dxa"/>
            <w:tcBorders>
              <w:bottom w:val="single" w:sz="4" w:space="0" w:color="auto"/>
            </w:tcBorders>
          </w:tcPr>
          <w:p w14:paraId="778F4267" w14:textId="77777777" w:rsidR="00B01708" w:rsidRPr="00AD6F46" w:rsidRDefault="00B01708" w:rsidP="00475CD2">
            <w:pPr>
              <w:widowControl w:val="0"/>
              <w:snapToGrid w:val="0"/>
              <w:spacing w:after="0" w:line="240" w:lineRule="auto"/>
              <w:rPr>
                <w:rFonts w:ascii="Times New Roman" w:eastAsia="PMingLiU" w:hAnsi="Times New Roman"/>
                <w:sz w:val="24"/>
                <w:szCs w:val="24"/>
              </w:rPr>
            </w:pPr>
            <w:r w:rsidRPr="00AD6F46">
              <w:rPr>
                <w:rFonts w:ascii="Times New Roman" w:hAnsi="Times New Roman"/>
                <w:sz w:val="24"/>
                <w:szCs w:val="24"/>
              </w:rPr>
              <w:t>Genotype or characteristic</w:t>
            </w:r>
          </w:p>
        </w:tc>
        <w:tc>
          <w:tcPr>
            <w:tcW w:w="2452" w:type="dxa"/>
            <w:tcBorders>
              <w:bottom w:val="single" w:sz="4" w:space="0" w:color="auto"/>
            </w:tcBorders>
          </w:tcPr>
          <w:p w14:paraId="4DF372F3" w14:textId="77777777" w:rsidR="00B01708" w:rsidRPr="00AD6F46" w:rsidRDefault="00B01708" w:rsidP="00475CD2">
            <w:pPr>
              <w:widowControl w:val="0"/>
              <w:snapToGrid w:val="0"/>
              <w:spacing w:after="0" w:line="240" w:lineRule="auto"/>
              <w:rPr>
                <w:rFonts w:ascii="Times New Roman" w:eastAsia="PMingLiU" w:hAnsi="Times New Roman"/>
                <w:sz w:val="24"/>
                <w:szCs w:val="24"/>
              </w:rPr>
            </w:pPr>
            <w:r w:rsidRPr="00AD6F46">
              <w:rPr>
                <w:rFonts w:ascii="Times New Roman" w:hAnsi="Times New Roman"/>
                <w:sz w:val="24"/>
                <w:szCs w:val="24"/>
              </w:rPr>
              <w:t>References or Sources</w:t>
            </w:r>
          </w:p>
        </w:tc>
      </w:tr>
      <w:tr w:rsidR="000F5153" w:rsidRPr="00AD6F46" w14:paraId="0E618CA1" w14:textId="77777777" w:rsidTr="000F5153">
        <w:tc>
          <w:tcPr>
            <w:tcW w:w="2928" w:type="dxa"/>
            <w:tcBorders>
              <w:bottom w:val="nil"/>
            </w:tcBorders>
          </w:tcPr>
          <w:p w14:paraId="3AFA447D" w14:textId="035B6860" w:rsidR="000F5153" w:rsidRPr="00AD6F46" w:rsidRDefault="001A2793" w:rsidP="00475CD2">
            <w:pPr>
              <w:widowControl w:val="0"/>
              <w:snapToGri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0F5153">
              <w:rPr>
                <w:rFonts w:ascii="Times New Roman" w:hAnsi="Times New Roman"/>
                <w:i/>
                <w:sz w:val="24"/>
                <w:szCs w:val="24"/>
              </w:rPr>
              <w:t>B</w:t>
            </w:r>
            <w:r>
              <w:rPr>
                <w:rFonts w:ascii="Times New Roman" w:hAnsi="Times New Roman"/>
                <w:i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/>
                <w:i/>
                <w:sz w:val="24"/>
                <w:szCs w:val="24"/>
              </w:rPr>
              <w:t>burgdorferi</w:t>
            </w:r>
            <w:proofErr w:type="spellEnd"/>
            <w:r w:rsidRPr="000F5153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r w:rsidR="000F5153">
              <w:rPr>
                <w:rFonts w:ascii="Times New Roman" w:hAnsi="Times New Roman"/>
                <w:sz w:val="24"/>
                <w:szCs w:val="24"/>
              </w:rPr>
              <w:t>strains</w:t>
            </w:r>
          </w:p>
        </w:tc>
        <w:tc>
          <w:tcPr>
            <w:tcW w:w="2926" w:type="dxa"/>
            <w:tcBorders>
              <w:bottom w:val="nil"/>
            </w:tcBorders>
          </w:tcPr>
          <w:p w14:paraId="2E224BA6" w14:textId="77777777" w:rsidR="000F5153" w:rsidRPr="00AD6F46" w:rsidRDefault="000F5153" w:rsidP="00475CD2">
            <w:pPr>
              <w:widowControl w:val="0"/>
              <w:snapToGri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52" w:type="dxa"/>
            <w:tcBorders>
              <w:bottom w:val="nil"/>
            </w:tcBorders>
          </w:tcPr>
          <w:p w14:paraId="74BCE9C8" w14:textId="77777777" w:rsidR="000F5153" w:rsidRPr="00AD6F46" w:rsidRDefault="000F5153" w:rsidP="00475CD2">
            <w:pPr>
              <w:widowControl w:val="0"/>
              <w:snapToGri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B01708" w:rsidRPr="00AD6F46" w14:paraId="2B6376BE" w14:textId="77777777" w:rsidTr="000F5153">
        <w:tc>
          <w:tcPr>
            <w:tcW w:w="2928" w:type="dxa"/>
            <w:tcBorders>
              <w:top w:val="nil"/>
              <w:bottom w:val="nil"/>
              <w:right w:val="nil"/>
            </w:tcBorders>
          </w:tcPr>
          <w:p w14:paraId="48CDCD09" w14:textId="62BA23CD" w:rsidR="00B01708" w:rsidRPr="00AD6F46" w:rsidRDefault="00B01708" w:rsidP="00475CD2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r w:rsidRPr="00AD6F46">
              <w:rPr>
                <w:rFonts w:ascii="Times New Roman" w:hAnsi="Times New Roman"/>
                <w:sz w:val="24"/>
                <w:szCs w:val="24"/>
              </w:rPr>
              <w:t>B31-</w:t>
            </w:r>
            <w:r w:rsidR="00463ECA">
              <w:rPr>
                <w:rFonts w:ascii="Times New Roman" w:hAnsi="Times New Roman"/>
                <w:sz w:val="24"/>
                <w:szCs w:val="24"/>
              </w:rPr>
              <w:t>5</w:t>
            </w:r>
            <w:r w:rsidRPr="00AD6F46">
              <w:rPr>
                <w:rFonts w:ascii="Times New Roman" w:hAnsi="Times New Roman"/>
                <w:sz w:val="24"/>
                <w:szCs w:val="24"/>
              </w:rPr>
              <w:t>A</w:t>
            </w:r>
            <w:r w:rsidR="00463ECA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</w:tcPr>
          <w:p w14:paraId="1A3FB9E6" w14:textId="3AF9E9A1" w:rsidR="00B01708" w:rsidRPr="00AD6F46" w:rsidRDefault="00B01708" w:rsidP="00475CD2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r w:rsidRPr="00AD6F46">
              <w:rPr>
                <w:rFonts w:ascii="Times New Roman" w:hAnsi="Times New Roman" w:hint="eastAsia"/>
                <w:i/>
                <w:sz w:val="24"/>
                <w:szCs w:val="24"/>
              </w:rPr>
              <w:t xml:space="preserve">B. </w:t>
            </w:r>
            <w:proofErr w:type="spellStart"/>
            <w:r w:rsidRPr="00AD6F46">
              <w:rPr>
                <w:rFonts w:ascii="Times New Roman" w:hAnsi="Times New Roman" w:hint="eastAsia"/>
                <w:i/>
                <w:sz w:val="24"/>
                <w:szCs w:val="24"/>
              </w:rPr>
              <w:t>burgdorferi</w:t>
            </w:r>
            <w:proofErr w:type="spellEnd"/>
            <w:r w:rsidRPr="00AD6F46">
              <w:rPr>
                <w:rFonts w:ascii="Times New Roman" w:hAnsi="Times New Roman" w:hint="eastAsia"/>
                <w:sz w:val="24"/>
                <w:szCs w:val="24"/>
              </w:rPr>
              <w:t xml:space="preserve"> strain B31 </w:t>
            </w:r>
            <w:r w:rsidR="00463ECA">
              <w:rPr>
                <w:rFonts w:ascii="Times New Roman" w:hAnsi="Times New Roman"/>
                <w:sz w:val="24"/>
                <w:szCs w:val="24"/>
              </w:rPr>
              <w:t>clone 5A4</w:t>
            </w:r>
          </w:p>
        </w:tc>
        <w:tc>
          <w:tcPr>
            <w:tcW w:w="2452" w:type="dxa"/>
            <w:tcBorders>
              <w:top w:val="nil"/>
              <w:left w:val="nil"/>
              <w:bottom w:val="nil"/>
            </w:tcBorders>
          </w:tcPr>
          <w:p w14:paraId="19CB680D" w14:textId="09649023" w:rsidR="00B01708" w:rsidRPr="00AD6F46" w:rsidRDefault="005D2819" w:rsidP="00475CD2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QdXJzZXI8L0F1dGhvcj48WWVhcj4yMDAwPC9ZZWFyPjxS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</w:fldData>
              </w:fldChar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QdXJzZXI8L0F1dGhvcj48WWVhcj4yMDAwPC9ZZWFyPjxS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</w:fldData>
              </w:fldChar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42" w:tooltip="Purser, 2000 #548" w:history="1">
              <w:r w:rsidR="00D05535">
                <w:rPr>
                  <w:rFonts w:ascii="Times New Roman" w:hAnsi="Times New Roman"/>
                  <w:noProof/>
                  <w:sz w:val="24"/>
                  <w:szCs w:val="24"/>
                </w:rPr>
                <w:t>Purser and Norris, 2000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5D2819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</w:tr>
      <w:tr w:rsidR="000F5153" w:rsidRPr="00AD6F46" w14:paraId="2957B367" w14:textId="77777777" w:rsidTr="006B69E2">
        <w:tc>
          <w:tcPr>
            <w:tcW w:w="2928" w:type="dxa"/>
            <w:tcBorders>
              <w:top w:val="nil"/>
              <w:bottom w:val="nil"/>
              <w:right w:val="nil"/>
            </w:tcBorders>
          </w:tcPr>
          <w:p w14:paraId="21CF1D75" w14:textId="6279414D" w:rsidR="000F5153" w:rsidRPr="00AD6F46" w:rsidRDefault="000F5153" w:rsidP="00475CD2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PMingLiU" w:hAnsi="Times New Roman" w:hint="eastAsia"/>
                <w:sz w:val="24"/>
                <w:szCs w:val="24"/>
              </w:rPr>
              <w:t>B313</w:t>
            </w:r>
          </w:p>
        </w:tc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</w:tcPr>
          <w:p w14:paraId="21A9E174" w14:textId="6957E14C" w:rsidR="000F5153" w:rsidRPr="00AD6F46" w:rsidRDefault="000F5153" w:rsidP="00475CD2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r w:rsidRPr="009F1692">
              <w:rPr>
                <w:rFonts w:ascii="Times New Roman" w:hAnsi="Times New Roman" w:hint="eastAsia"/>
                <w:sz w:val="24"/>
                <w:szCs w:val="24"/>
              </w:rPr>
              <w:t xml:space="preserve">High-passage </w:t>
            </w:r>
            <w:r w:rsidRPr="009F1692">
              <w:rPr>
                <w:rFonts w:ascii="Times New Roman" w:hAnsi="Times New Roman" w:hint="eastAsia"/>
                <w:i/>
                <w:sz w:val="24"/>
                <w:szCs w:val="24"/>
              </w:rPr>
              <w:t xml:space="preserve">B. </w:t>
            </w:r>
            <w:proofErr w:type="spellStart"/>
            <w:r w:rsidRPr="009F1692">
              <w:rPr>
                <w:rFonts w:ascii="Times New Roman" w:hAnsi="Times New Roman" w:hint="eastAsia"/>
                <w:i/>
                <w:sz w:val="24"/>
                <w:szCs w:val="24"/>
              </w:rPr>
              <w:t>burgdorferi</w:t>
            </w:r>
            <w:proofErr w:type="spellEnd"/>
            <w:r w:rsidRPr="009F1692">
              <w:rPr>
                <w:rFonts w:ascii="Times New Roman" w:hAnsi="Times New Roman" w:hint="eastAsia"/>
                <w:sz w:val="24"/>
                <w:szCs w:val="24"/>
              </w:rPr>
              <w:t xml:space="preserve"> B31 missing </w:t>
            </w:r>
            <w:r>
              <w:rPr>
                <w:rFonts w:ascii="Times New Roman" w:hAnsi="Times New Roman" w:hint="eastAsia"/>
                <w:sz w:val="24"/>
                <w:szCs w:val="24"/>
              </w:rPr>
              <w:t xml:space="preserve">lp5, lp17, lp21, lp25, lp28-1, lp28-2, lp28-3, lp28-4, lp36, </w:t>
            </w:r>
            <w:r w:rsidRPr="009F1692">
              <w:rPr>
                <w:rFonts w:ascii="Times New Roman" w:hAnsi="Times New Roman" w:hint="eastAsia"/>
                <w:sz w:val="24"/>
                <w:szCs w:val="24"/>
              </w:rPr>
              <w:t xml:space="preserve">lp38, </w:t>
            </w:r>
            <w:r>
              <w:rPr>
                <w:rFonts w:ascii="Times New Roman" w:hAnsi="Times New Roman" w:hint="eastAsia"/>
                <w:sz w:val="24"/>
                <w:szCs w:val="24"/>
              </w:rPr>
              <w:t xml:space="preserve">lp54, lp56, cp9, 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cp32-4, </w:t>
            </w:r>
            <w:r>
              <w:rPr>
                <w:rFonts w:ascii="Times New Roman" w:hAnsi="Times New Roman" w:hint="eastAsia"/>
                <w:sz w:val="24"/>
                <w:szCs w:val="24"/>
              </w:rPr>
              <w:t>cp32-6, cp32-8, cp32-9</w:t>
            </w:r>
          </w:p>
        </w:tc>
        <w:tc>
          <w:tcPr>
            <w:tcW w:w="2452" w:type="dxa"/>
            <w:tcBorders>
              <w:top w:val="nil"/>
              <w:left w:val="nil"/>
              <w:bottom w:val="nil"/>
            </w:tcBorders>
          </w:tcPr>
          <w:p w14:paraId="0D3AF1B7" w14:textId="74BF126D" w:rsidR="000F5153" w:rsidRPr="00AD6F46" w:rsidRDefault="000F5153" w:rsidP="00475CD2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5D2819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adziene&lt;/Author&gt;&lt;Year&gt;1993&lt;/Year&gt;&lt;RecNum&gt;1645&lt;/RecNum&gt;&lt;DisplayText&gt;(Sadziene et al., 1993)&lt;/DisplayText&gt;&lt;record&gt;&lt;rec-number&gt;1645&lt;/rec-number&gt;&lt;foreign-keys&gt;&lt;key app="EN" db-id="p9s02d2pr2wv5sexsaap2v979zp9sawxfsxd" timestamp="1473453810"&gt;1645&lt;/key&gt;&lt;/foreign-keys&gt;&lt;ref-type name="Journal Article"&gt;17&lt;/ref-type&gt;&lt;contributors&gt;&lt;authors&gt;&lt;author&gt;Sadziene, A.&lt;/author&gt;&lt;author&gt;Wilske, B.&lt;/author&gt;&lt;author&gt;Ferdows, M. S.&lt;/author&gt;&lt;author&gt;Barbour, A. G.&lt;/author&gt;&lt;/authors&gt;&lt;/contributors&gt;&lt;auth-address&gt;Department of Microbiology, University of Texas Health Science Center, San Antonio 78284-7758.&lt;/auth-address&gt;&lt;titles&gt;&lt;title&gt;The cryptic ospC gene of Borrelia burgdorferi B31 is located on a circular plasmid&lt;/title&gt;&lt;secondary-title&gt;Infect Immun&lt;/secondary-title&gt;&lt;alt-title&gt;Infection and immunity&lt;/alt-title&gt;&lt;/titles&gt;&lt;periodical&gt;&lt;full-title&gt;Infect Immun&lt;/full-title&gt;&lt;abbr-1&gt;Infection and immunity&lt;/abbr-1&gt;&lt;/periodical&gt;&lt;alt-periodical&gt;&lt;full-title&gt;Infect Immun&lt;/full-title&gt;&lt;abbr-1&gt;Infection and immunity&lt;/abbr-1&gt;&lt;/alt-periodical&gt;&lt;pages&gt;2192-5&lt;/pages&gt;&lt;volume&gt;61&lt;/volume&gt;&lt;number&gt;5&lt;/number&gt;&lt;keywords&gt;&lt;keyword&gt;Antigens, Bacterial/genetics&lt;/keyword&gt;&lt;keyword&gt;*Bacterial Outer Membrane Proteins&lt;/keyword&gt;&lt;keyword&gt;Bacterial Proteins/*genetics&lt;/keyword&gt;&lt;keyword&gt;Borrelia burgdorferi Group/*genetics&lt;/keyword&gt;&lt;keyword&gt;DNA, Bacterial/genetics&lt;/keyword&gt;&lt;keyword&gt;*Genes, Bacterial&lt;/keyword&gt;&lt;keyword&gt;*Plasmids&lt;/keyword&gt;&lt;/keywords&gt;&lt;dates&gt;&lt;year&gt;1993&lt;/year&gt;&lt;pub-dates&gt;&lt;date&gt;May&lt;/date&gt;&lt;/pub-dates&gt;&lt;/dates&gt;&lt;isbn&gt;0019-9567 (Print)&amp;#xD;0019-9567 (Linking)&lt;/isbn&gt;&lt;accession-num&gt;8478109&lt;/accession-num&gt;&lt;urls&gt;&lt;related-urls&gt;&lt;url&gt;http://www.ncbi.nlm.nih.gov/pubmed/8478109&lt;/url&gt;&lt;/related-urls&gt;&lt;/urls&gt;&lt;custom2&gt;280820&lt;/custom2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5D2819"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47" w:tooltip="Sadziene, 1993 #1645" w:history="1">
              <w:r w:rsidR="00D05535">
                <w:rPr>
                  <w:rFonts w:ascii="Times New Roman" w:hAnsi="Times New Roman"/>
                  <w:noProof/>
                  <w:sz w:val="24"/>
                  <w:szCs w:val="24"/>
                </w:rPr>
                <w:t>Sadziene et al., 1993</w:t>
              </w:r>
            </w:hyperlink>
            <w:r w:rsidR="005D2819"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037DF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</w:tr>
      <w:tr w:rsidR="001A2793" w:rsidRPr="00AD6F46" w14:paraId="440FEDE1" w14:textId="77777777" w:rsidTr="006B69E2">
        <w:tc>
          <w:tcPr>
            <w:tcW w:w="2928" w:type="dxa"/>
            <w:tcBorders>
              <w:top w:val="nil"/>
              <w:bottom w:val="nil"/>
              <w:right w:val="nil"/>
            </w:tcBorders>
          </w:tcPr>
          <w:p w14:paraId="7221122D" w14:textId="77777777" w:rsidR="001A2793" w:rsidRDefault="001A2793" w:rsidP="00475CD2">
            <w:pPr>
              <w:widowControl w:val="0"/>
              <w:snapToGrid w:val="0"/>
              <w:spacing w:after="0" w:line="240" w:lineRule="atLeast"/>
              <w:rPr>
                <w:rFonts w:ascii="Times New Roman" w:eastAsia="PMingLiU" w:hAnsi="Times New Roman"/>
                <w:sz w:val="24"/>
                <w:szCs w:val="24"/>
              </w:rPr>
            </w:pPr>
          </w:p>
        </w:tc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</w:tcPr>
          <w:p w14:paraId="79C340AE" w14:textId="77777777" w:rsidR="001A2793" w:rsidRPr="009F1692" w:rsidRDefault="001A2793" w:rsidP="00475CD2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52" w:type="dxa"/>
            <w:tcBorders>
              <w:top w:val="nil"/>
              <w:left w:val="nil"/>
              <w:bottom w:val="nil"/>
            </w:tcBorders>
          </w:tcPr>
          <w:p w14:paraId="5295489F" w14:textId="77777777" w:rsidR="001A2793" w:rsidRDefault="001A2793" w:rsidP="00475CD2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A2793" w:rsidRPr="00AD6F46" w14:paraId="02206450" w14:textId="77777777" w:rsidTr="006B69E2">
        <w:tc>
          <w:tcPr>
            <w:tcW w:w="2928" w:type="dxa"/>
            <w:tcBorders>
              <w:top w:val="nil"/>
              <w:bottom w:val="nil"/>
              <w:right w:val="nil"/>
            </w:tcBorders>
          </w:tcPr>
          <w:p w14:paraId="6AC7EBB4" w14:textId="349931F7" w:rsidR="001A2793" w:rsidRDefault="001A2793" w:rsidP="00475CD2">
            <w:pPr>
              <w:widowControl w:val="0"/>
              <w:snapToGrid w:val="0"/>
              <w:spacing w:after="0" w:line="240" w:lineRule="atLeast"/>
              <w:rPr>
                <w:rFonts w:ascii="Times New Roman" w:eastAsia="PMingLiU" w:hAnsi="Times New Roman"/>
                <w:sz w:val="24"/>
                <w:szCs w:val="24"/>
              </w:rPr>
            </w:pPr>
            <w:r w:rsidRPr="00F05574">
              <w:rPr>
                <w:rFonts w:ascii="Times New Roman" w:eastAsia="PMingLiU" w:hAnsi="Times New Roman"/>
                <w:i/>
                <w:iCs/>
                <w:sz w:val="24"/>
                <w:szCs w:val="24"/>
              </w:rPr>
              <w:t xml:space="preserve">B. </w:t>
            </w:r>
            <w:proofErr w:type="spellStart"/>
            <w:r w:rsidRPr="00F05574">
              <w:rPr>
                <w:rFonts w:ascii="Times New Roman" w:eastAsia="PMingLiU" w:hAnsi="Times New Roman"/>
                <w:i/>
                <w:iCs/>
                <w:sz w:val="24"/>
                <w:szCs w:val="24"/>
              </w:rPr>
              <w:t>du</w:t>
            </w:r>
            <w:r w:rsidR="00C42959">
              <w:rPr>
                <w:rFonts w:ascii="Times New Roman" w:eastAsia="PMingLiU" w:hAnsi="Times New Roman"/>
                <w:i/>
                <w:iCs/>
                <w:sz w:val="24"/>
                <w:szCs w:val="24"/>
              </w:rPr>
              <w:t>t</w:t>
            </w:r>
            <w:r w:rsidRPr="00F05574">
              <w:rPr>
                <w:rFonts w:ascii="Times New Roman" w:eastAsia="PMingLiU" w:hAnsi="Times New Roman"/>
                <w:i/>
                <w:iCs/>
                <w:sz w:val="24"/>
                <w:szCs w:val="24"/>
              </w:rPr>
              <w:t>tonii</w:t>
            </w:r>
            <w:proofErr w:type="spellEnd"/>
            <w:r>
              <w:rPr>
                <w:rFonts w:ascii="Times New Roman" w:eastAsia="PMingLiU" w:hAnsi="Times New Roman"/>
                <w:sz w:val="24"/>
                <w:szCs w:val="24"/>
              </w:rPr>
              <w:t xml:space="preserve"> strains</w:t>
            </w:r>
          </w:p>
        </w:tc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</w:tcPr>
          <w:p w14:paraId="12AA468A" w14:textId="77777777" w:rsidR="001A2793" w:rsidRPr="009F1692" w:rsidRDefault="001A2793" w:rsidP="00475CD2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52" w:type="dxa"/>
            <w:tcBorders>
              <w:top w:val="nil"/>
              <w:left w:val="nil"/>
              <w:bottom w:val="nil"/>
            </w:tcBorders>
          </w:tcPr>
          <w:p w14:paraId="2960D036" w14:textId="77777777" w:rsidR="001A2793" w:rsidRDefault="001A2793" w:rsidP="00475CD2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A2793" w:rsidRPr="00AD6F46" w14:paraId="6C2BCB94" w14:textId="77777777" w:rsidTr="006B69E2">
        <w:tc>
          <w:tcPr>
            <w:tcW w:w="2928" w:type="dxa"/>
            <w:tcBorders>
              <w:top w:val="nil"/>
              <w:bottom w:val="nil"/>
              <w:right w:val="nil"/>
            </w:tcBorders>
          </w:tcPr>
          <w:p w14:paraId="2B9035D5" w14:textId="6472D482" w:rsidR="001A2793" w:rsidRDefault="001A2793" w:rsidP="00475CD2">
            <w:pPr>
              <w:widowControl w:val="0"/>
              <w:snapToGrid w:val="0"/>
              <w:spacing w:after="0" w:line="240" w:lineRule="atLeast"/>
              <w:rPr>
                <w:rFonts w:ascii="Times New Roman" w:eastAsia="PMingLiU" w:hAnsi="Times New Roman"/>
                <w:sz w:val="24"/>
                <w:szCs w:val="24"/>
              </w:rPr>
            </w:pPr>
            <w:r>
              <w:rPr>
                <w:rFonts w:ascii="Times New Roman" w:eastAsia="PMingLiU" w:hAnsi="Times New Roman"/>
                <w:sz w:val="24"/>
                <w:szCs w:val="24"/>
              </w:rPr>
              <w:t>V</w:t>
            </w:r>
          </w:p>
        </w:tc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</w:tcPr>
          <w:p w14:paraId="566DED0A" w14:textId="08F4BF93" w:rsidR="001A2793" w:rsidRPr="009F1692" w:rsidRDefault="0001068B" w:rsidP="0025176D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r w:rsidRPr="00F05574">
              <w:rPr>
                <w:rFonts w:ascii="Times New Roman" w:hAnsi="Times New Roman"/>
                <w:i/>
                <w:iCs/>
                <w:sz w:val="24"/>
                <w:szCs w:val="24"/>
              </w:rPr>
              <w:t xml:space="preserve">B. </w:t>
            </w:r>
            <w:proofErr w:type="spellStart"/>
            <w:r w:rsidRPr="00F05574">
              <w:rPr>
                <w:rFonts w:ascii="Times New Roman" w:hAnsi="Times New Roman"/>
                <w:i/>
                <w:iCs/>
                <w:sz w:val="24"/>
                <w:szCs w:val="24"/>
              </w:rPr>
              <w:t>du</w:t>
            </w:r>
            <w:r w:rsidR="00C42959">
              <w:rPr>
                <w:rFonts w:ascii="Times New Roman" w:hAnsi="Times New Roman"/>
                <w:i/>
                <w:iCs/>
                <w:sz w:val="24"/>
                <w:szCs w:val="24"/>
              </w:rPr>
              <w:t>t</w:t>
            </w:r>
            <w:r w:rsidRPr="00F05574">
              <w:rPr>
                <w:rFonts w:ascii="Times New Roman" w:hAnsi="Times New Roman"/>
                <w:i/>
                <w:iCs/>
                <w:sz w:val="24"/>
                <w:szCs w:val="24"/>
              </w:rPr>
              <w:t>toni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strain isolated from </w:t>
            </w:r>
            <w:r w:rsidR="0025176D">
              <w:rPr>
                <w:rFonts w:ascii="Times New Roman" w:hAnsi="Times New Roman"/>
                <w:sz w:val="24"/>
                <w:szCs w:val="24"/>
              </w:rPr>
              <w:t>a patient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with relapsing fever</w:t>
            </w:r>
          </w:p>
        </w:tc>
        <w:tc>
          <w:tcPr>
            <w:tcW w:w="2452" w:type="dxa"/>
            <w:tcBorders>
              <w:top w:val="nil"/>
              <w:left w:val="nil"/>
              <w:bottom w:val="nil"/>
            </w:tcBorders>
          </w:tcPr>
          <w:p w14:paraId="522B8F78" w14:textId="30662EF7" w:rsidR="001A2793" w:rsidRDefault="001A2793" w:rsidP="00475CD2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his study</w:t>
            </w:r>
            <w:r w:rsidR="00F51150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</w:tr>
      <w:tr w:rsidR="0001068B" w:rsidRPr="00AD6F46" w14:paraId="3E969DAA" w14:textId="77777777" w:rsidTr="006B69E2">
        <w:tc>
          <w:tcPr>
            <w:tcW w:w="2928" w:type="dxa"/>
            <w:tcBorders>
              <w:top w:val="nil"/>
              <w:bottom w:val="nil"/>
              <w:right w:val="nil"/>
            </w:tcBorders>
          </w:tcPr>
          <w:p w14:paraId="2D8E0D2B" w14:textId="2BEE073A" w:rsidR="0001068B" w:rsidRDefault="00745D41" w:rsidP="0001068B">
            <w:pPr>
              <w:widowControl w:val="0"/>
              <w:snapToGrid w:val="0"/>
              <w:spacing w:after="0" w:line="240" w:lineRule="atLeast"/>
              <w:rPr>
                <w:rFonts w:ascii="Times New Roman" w:eastAsia="PMingLiU" w:hAnsi="Times New Roman"/>
                <w:sz w:val="24"/>
                <w:szCs w:val="24"/>
              </w:rPr>
            </w:pPr>
            <w:r>
              <w:rPr>
                <w:rFonts w:ascii="Times New Roman" w:eastAsia="PMingLiU" w:hAnsi="Times New Roman"/>
                <w:sz w:val="24"/>
                <w:szCs w:val="24"/>
              </w:rPr>
              <w:t>LA1</w:t>
            </w:r>
          </w:p>
        </w:tc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</w:tcPr>
          <w:p w14:paraId="3D9BE4D7" w14:textId="357047E0" w:rsidR="0001068B" w:rsidRPr="009F1692" w:rsidRDefault="00745D41" w:rsidP="0025176D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assaged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from a </w:t>
            </w:r>
            <w:r w:rsidR="0001068B" w:rsidRPr="009127EE">
              <w:rPr>
                <w:rFonts w:ascii="Times New Roman" w:hAnsi="Times New Roman"/>
                <w:i/>
                <w:iCs/>
                <w:sz w:val="24"/>
                <w:szCs w:val="24"/>
              </w:rPr>
              <w:t xml:space="preserve">B. </w:t>
            </w:r>
            <w:proofErr w:type="spellStart"/>
            <w:r w:rsidR="0001068B" w:rsidRPr="009127EE">
              <w:rPr>
                <w:rFonts w:ascii="Times New Roman" w:hAnsi="Times New Roman"/>
                <w:i/>
                <w:iCs/>
                <w:sz w:val="24"/>
                <w:szCs w:val="24"/>
              </w:rPr>
              <w:t>du</w:t>
            </w:r>
            <w:r w:rsidR="00C42959">
              <w:rPr>
                <w:rFonts w:ascii="Times New Roman" w:hAnsi="Times New Roman"/>
                <w:i/>
                <w:iCs/>
                <w:sz w:val="24"/>
                <w:szCs w:val="24"/>
              </w:rPr>
              <w:t>t</w:t>
            </w:r>
            <w:r w:rsidR="0001068B" w:rsidRPr="009127EE">
              <w:rPr>
                <w:rFonts w:ascii="Times New Roman" w:hAnsi="Times New Roman"/>
                <w:i/>
                <w:iCs/>
                <w:sz w:val="24"/>
                <w:szCs w:val="24"/>
              </w:rPr>
              <w:t>tonii</w:t>
            </w:r>
            <w:proofErr w:type="spellEnd"/>
            <w:r w:rsidR="0001068B">
              <w:rPr>
                <w:rFonts w:ascii="Times New Roman" w:hAnsi="Times New Roman"/>
                <w:sz w:val="24"/>
                <w:szCs w:val="24"/>
              </w:rPr>
              <w:t xml:space="preserve"> strain </w:t>
            </w:r>
            <w:r>
              <w:rPr>
                <w:rFonts w:ascii="Times New Roman" w:hAnsi="Times New Roman"/>
                <w:sz w:val="24"/>
                <w:szCs w:val="24"/>
              </w:rPr>
              <w:t>La,</w:t>
            </w:r>
            <w:r w:rsidR="0001068B">
              <w:rPr>
                <w:rFonts w:ascii="Times New Roman" w:hAnsi="Times New Roman"/>
                <w:sz w:val="24"/>
                <w:szCs w:val="24"/>
              </w:rPr>
              <w:t xml:space="preserve"> isolated from </w:t>
            </w:r>
            <w:r w:rsidR="0025176D">
              <w:rPr>
                <w:rFonts w:ascii="Times New Roman" w:hAnsi="Times New Roman"/>
                <w:sz w:val="24"/>
                <w:szCs w:val="24"/>
              </w:rPr>
              <w:t xml:space="preserve">an </w:t>
            </w:r>
            <w:r w:rsidR="00946284">
              <w:rPr>
                <w:rFonts w:ascii="Times New Roman" w:hAnsi="Times New Roman"/>
                <w:sz w:val="24"/>
                <w:szCs w:val="24"/>
              </w:rPr>
              <w:t xml:space="preserve">Ethiopian </w:t>
            </w:r>
            <w:r w:rsidR="0025176D">
              <w:rPr>
                <w:rFonts w:ascii="Times New Roman" w:hAnsi="Times New Roman"/>
                <w:sz w:val="24"/>
                <w:szCs w:val="24"/>
              </w:rPr>
              <w:t>patient</w:t>
            </w:r>
            <w:r w:rsidR="0001068B">
              <w:rPr>
                <w:rFonts w:ascii="Times New Roman" w:hAnsi="Times New Roman"/>
                <w:sz w:val="24"/>
                <w:szCs w:val="24"/>
              </w:rPr>
              <w:t xml:space="preserve"> with relapsing fever</w:t>
            </w:r>
          </w:p>
        </w:tc>
        <w:tc>
          <w:tcPr>
            <w:tcW w:w="2452" w:type="dxa"/>
            <w:tcBorders>
              <w:top w:val="nil"/>
              <w:left w:val="nil"/>
              <w:bottom w:val="nil"/>
            </w:tcBorders>
          </w:tcPr>
          <w:p w14:paraId="20A6EB1E" w14:textId="54322C73" w:rsidR="0001068B" w:rsidRDefault="00D05535" w:rsidP="0025176D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DdXRsZXI8L0F1dGhvcj48WWVhcj4xOTk5PC9ZZWFyPjxS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</w:fldData>
              </w:fldChar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DdXRsZXI8L0F1dGhvcj48WWVhcj4xOTk5PC9ZZWFyPjxS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</w:fldData>
              </w:fldChar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11" w:tooltip="Cutler, 1999 #3834" w:history="1">
              <w:r>
                <w:rPr>
                  <w:rFonts w:ascii="Times New Roman" w:hAnsi="Times New Roman"/>
                  <w:noProof/>
                  <w:sz w:val="24"/>
                  <w:szCs w:val="24"/>
                </w:rPr>
                <w:t>Cutler et al., 1999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="00745D41" w:rsidRPr="00745D41" w:rsidDel="0025176D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</w:tr>
      <w:tr w:rsidR="0001068B" w:rsidRPr="00AD6F46" w14:paraId="4F46D9DC" w14:textId="77777777" w:rsidTr="006B69E2">
        <w:tc>
          <w:tcPr>
            <w:tcW w:w="2928" w:type="dxa"/>
            <w:tcBorders>
              <w:top w:val="nil"/>
              <w:bottom w:val="nil"/>
              <w:right w:val="nil"/>
            </w:tcBorders>
          </w:tcPr>
          <w:p w14:paraId="08374FB4" w14:textId="77777777" w:rsidR="0001068B" w:rsidRDefault="0001068B" w:rsidP="0001068B">
            <w:pPr>
              <w:widowControl w:val="0"/>
              <w:snapToGrid w:val="0"/>
              <w:spacing w:after="0" w:line="240" w:lineRule="atLeast"/>
              <w:rPr>
                <w:rFonts w:ascii="Times New Roman" w:eastAsia="PMingLiU" w:hAnsi="Times New Roman"/>
                <w:sz w:val="24"/>
                <w:szCs w:val="24"/>
              </w:rPr>
            </w:pPr>
          </w:p>
        </w:tc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</w:tcPr>
          <w:p w14:paraId="4CF97346" w14:textId="77777777" w:rsidR="0001068B" w:rsidRPr="009F1692" w:rsidRDefault="0001068B" w:rsidP="0001068B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52" w:type="dxa"/>
            <w:tcBorders>
              <w:top w:val="nil"/>
              <w:left w:val="nil"/>
              <w:bottom w:val="nil"/>
            </w:tcBorders>
          </w:tcPr>
          <w:p w14:paraId="18C817D4" w14:textId="77777777" w:rsidR="0001068B" w:rsidRDefault="0001068B" w:rsidP="0001068B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01068B" w:rsidRPr="00AD6F46" w14:paraId="332C7B47" w14:textId="77777777" w:rsidTr="006B69E2">
        <w:tc>
          <w:tcPr>
            <w:tcW w:w="2928" w:type="dxa"/>
            <w:tcBorders>
              <w:top w:val="nil"/>
              <w:bottom w:val="nil"/>
              <w:right w:val="nil"/>
            </w:tcBorders>
          </w:tcPr>
          <w:p w14:paraId="76F4F20D" w14:textId="08E58E73" w:rsidR="0001068B" w:rsidRDefault="0001068B" w:rsidP="0001068B">
            <w:pPr>
              <w:widowControl w:val="0"/>
              <w:snapToGrid w:val="0"/>
              <w:spacing w:after="0" w:line="240" w:lineRule="atLeast"/>
              <w:rPr>
                <w:rFonts w:ascii="Times New Roman" w:eastAsia="PMingLiU" w:hAnsi="Times New Roman"/>
                <w:sz w:val="24"/>
                <w:szCs w:val="24"/>
              </w:rPr>
            </w:pPr>
            <w:r w:rsidRPr="00FB1CC7">
              <w:rPr>
                <w:rFonts w:ascii="Times New Roman" w:eastAsia="PMingLiU" w:hAnsi="Times New Roman"/>
                <w:i/>
                <w:sz w:val="24"/>
                <w:szCs w:val="24"/>
              </w:rPr>
              <w:t>E. coli</w:t>
            </w:r>
            <w:r>
              <w:rPr>
                <w:rFonts w:ascii="Times New Roman" w:eastAsia="PMingLiU" w:hAnsi="Times New Roman"/>
                <w:sz w:val="24"/>
                <w:szCs w:val="24"/>
              </w:rPr>
              <w:t xml:space="preserve"> strains</w:t>
            </w:r>
          </w:p>
        </w:tc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</w:tcPr>
          <w:p w14:paraId="2DF6CFE4" w14:textId="77777777" w:rsidR="0001068B" w:rsidRPr="009F1692" w:rsidRDefault="0001068B" w:rsidP="0001068B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52" w:type="dxa"/>
            <w:tcBorders>
              <w:top w:val="nil"/>
              <w:left w:val="nil"/>
              <w:bottom w:val="nil"/>
            </w:tcBorders>
          </w:tcPr>
          <w:p w14:paraId="70922F46" w14:textId="77777777" w:rsidR="0001068B" w:rsidRDefault="0001068B" w:rsidP="0001068B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01068B" w:rsidRPr="00AD6F46" w14:paraId="72A76F73" w14:textId="77777777" w:rsidTr="00FB1CC7">
        <w:tc>
          <w:tcPr>
            <w:tcW w:w="2928" w:type="dxa"/>
            <w:tcBorders>
              <w:top w:val="nil"/>
              <w:bottom w:val="nil"/>
            </w:tcBorders>
          </w:tcPr>
          <w:p w14:paraId="248A398E" w14:textId="21CFC0A0" w:rsidR="0001068B" w:rsidRPr="00AD6F46" w:rsidRDefault="0001068B" w:rsidP="0001068B">
            <w:pPr>
              <w:widowControl w:val="0"/>
              <w:snapToGrid w:val="0"/>
              <w:spacing w:after="0" w:line="240" w:lineRule="atLeast"/>
              <w:rPr>
                <w:rFonts w:ascii="Times New Roman" w:eastAsia="PMingLiU" w:hAnsi="Times New Roman"/>
                <w:sz w:val="24"/>
                <w:szCs w:val="24"/>
              </w:rPr>
            </w:pPr>
            <w:r w:rsidRPr="00CE7C4C">
              <w:rPr>
                <w:rFonts w:ascii="Times New Roman" w:hAnsi="Times New Roman"/>
                <w:sz w:val="24"/>
                <w:szCs w:val="24"/>
              </w:rPr>
              <w:t>BL21</w:t>
            </w:r>
            <w:r>
              <w:rPr>
                <w:rFonts w:ascii="Times New Roman" w:hAnsi="Times New Roman"/>
                <w:sz w:val="24"/>
                <w:szCs w:val="24"/>
              </w:rPr>
              <w:t>(DE3)</w:t>
            </w:r>
          </w:p>
        </w:tc>
        <w:tc>
          <w:tcPr>
            <w:tcW w:w="2926" w:type="dxa"/>
            <w:tcBorders>
              <w:top w:val="nil"/>
              <w:bottom w:val="nil"/>
            </w:tcBorders>
          </w:tcPr>
          <w:p w14:paraId="65CECCD5" w14:textId="026233AF" w:rsidR="0001068B" w:rsidRPr="00AD6F46" w:rsidRDefault="0001068B" w:rsidP="0001068B">
            <w:pPr>
              <w:widowControl w:val="0"/>
              <w:snapToGrid w:val="0"/>
              <w:spacing w:after="0" w:line="240" w:lineRule="atLeast"/>
              <w:rPr>
                <w:rFonts w:ascii="Times New Roman" w:eastAsia="PMingLiU" w:hAnsi="Times New Roman"/>
                <w:sz w:val="24"/>
                <w:szCs w:val="24"/>
              </w:rPr>
            </w:pPr>
            <w:r w:rsidRPr="00CE7C4C">
              <w:rPr>
                <w:rFonts w:ascii="Times New Roman" w:hAnsi="Times New Roman"/>
                <w:sz w:val="24"/>
                <w:szCs w:val="24"/>
              </w:rPr>
              <w:t xml:space="preserve">F–, </w:t>
            </w:r>
            <w:proofErr w:type="spellStart"/>
            <w:r w:rsidRPr="008B41CF">
              <w:rPr>
                <w:rFonts w:ascii="Times New Roman" w:hAnsi="Times New Roman"/>
                <w:i/>
                <w:sz w:val="24"/>
                <w:szCs w:val="24"/>
              </w:rPr>
              <w:t>ompT</w:t>
            </w:r>
            <w:proofErr w:type="spellEnd"/>
            <w:r w:rsidRPr="00CE7C4C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8B41CF">
              <w:rPr>
                <w:rFonts w:ascii="Times New Roman" w:hAnsi="Times New Roman"/>
                <w:i/>
                <w:sz w:val="24"/>
                <w:szCs w:val="24"/>
              </w:rPr>
              <w:t>hsdSB</w:t>
            </w:r>
            <w:proofErr w:type="spellEnd"/>
            <w:r w:rsidRPr="00CE7C4C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proofErr w:type="spellStart"/>
            <w:r w:rsidRPr="00CE7C4C">
              <w:rPr>
                <w:rFonts w:ascii="Times New Roman" w:hAnsi="Times New Roman"/>
                <w:sz w:val="24"/>
                <w:szCs w:val="24"/>
              </w:rPr>
              <w:t>rB</w:t>
            </w:r>
            <w:proofErr w:type="spellEnd"/>
            <w:r w:rsidRPr="00CE7C4C">
              <w:rPr>
                <w:rFonts w:ascii="Times New Roman" w:hAnsi="Times New Roman"/>
                <w:sz w:val="24"/>
                <w:szCs w:val="24"/>
              </w:rPr>
              <w:t xml:space="preserve">–, </w:t>
            </w:r>
            <w:proofErr w:type="spellStart"/>
            <w:r w:rsidRPr="00CE7C4C">
              <w:rPr>
                <w:rFonts w:ascii="Times New Roman" w:hAnsi="Times New Roman"/>
                <w:sz w:val="24"/>
                <w:szCs w:val="24"/>
              </w:rPr>
              <w:t>mB</w:t>
            </w:r>
            <w:proofErr w:type="spellEnd"/>
            <w:r w:rsidRPr="00CE7C4C">
              <w:rPr>
                <w:rFonts w:ascii="Times New Roman" w:hAnsi="Times New Roman"/>
                <w:sz w:val="24"/>
                <w:szCs w:val="24"/>
              </w:rPr>
              <w:t xml:space="preserve">–), </w:t>
            </w:r>
            <w:proofErr w:type="spellStart"/>
            <w:r w:rsidRPr="008B41CF">
              <w:rPr>
                <w:rFonts w:ascii="Times New Roman" w:hAnsi="Times New Roman"/>
                <w:i/>
                <w:sz w:val="24"/>
                <w:szCs w:val="24"/>
              </w:rPr>
              <w:t>dcm</w:t>
            </w:r>
            <w:proofErr w:type="spellEnd"/>
            <w:r w:rsidRPr="00CE7C4C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r w:rsidRPr="008B41CF">
              <w:rPr>
                <w:rFonts w:ascii="Times New Roman" w:hAnsi="Times New Roman"/>
                <w:i/>
                <w:sz w:val="24"/>
                <w:szCs w:val="24"/>
              </w:rPr>
              <w:t>gal</w:t>
            </w:r>
            <w:r w:rsidRPr="00CE7C4C">
              <w:rPr>
                <w:rFonts w:ascii="Times New Roman" w:hAnsi="Times New Roman"/>
                <w:sz w:val="24"/>
                <w:szCs w:val="24"/>
              </w:rPr>
              <w:t>, λ(DE3)</w:t>
            </w:r>
          </w:p>
        </w:tc>
        <w:tc>
          <w:tcPr>
            <w:tcW w:w="2452" w:type="dxa"/>
            <w:tcBorders>
              <w:top w:val="nil"/>
              <w:bottom w:val="nil"/>
            </w:tcBorders>
          </w:tcPr>
          <w:p w14:paraId="4994F5D3" w14:textId="0C657853" w:rsidR="0001068B" w:rsidRPr="00AD6F46" w:rsidRDefault="0001068B" w:rsidP="0001068B">
            <w:pPr>
              <w:widowControl w:val="0"/>
              <w:snapToGrid w:val="0"/>
              <w:spacing w:after="0" w:line="240" w:lineRule="atLeast"/>
              <w:rPr>
                <w:rFonts w:ascii="Times New Roman" w:eastAsia="PMingLiU" w:hAnsi="Times New Roman"/>
                <w:sz w:val="24"/>
                <w:szCs w:val="24"/>
              </w:rPr>
            </w:pPr>
            <w:proofErr w:type="spellStart"/>
            <w:r w:rsidRPr="00CE7C4C">
              <w:rPr>
                <w:rFonts w:ascii="Times New Roman" w:hAnsi="Times New Roman"/>
                <w:sz w:val="24"/>
                <w:szCs w:val="24"/>
              </w:rPr>
              <w:t>Promega</w:t>
            </w:r>
            <w:proofErr w:type="spellEnd"/>
          </w:p>
        </w:tc>
      </w:tr>
      <w:tr w:rsidR="0001068B" w:rsidRPr="00AD6F46" w14:paraId="090C7275" w14:textId="77777777" w:rsidTr="00FB1CC7">
        <w:tc>
          <w:tcPr>
            <w:tcW w:w="2928" w:type="dxa"/>
            <w:tcBorders>
              <w:top w:val="nil"/>
              <w:bottom w:val="single" w:sz="4" w:space="0" w:color="auto"/>
            </w:tcBorders>
          </w:tcPr>
          <w:p w14:paraId="117D42E3" w14:textId="25C5779B" w:rsidR="0001068B" w:rsidRPr="00CE7C4C" w:rsidRDefault="0001068B" w:rsidP="0001068B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L21(DE3)/pET16-</w:t>
            </w:r>
            <w:r w:rsidRPr="0068234D">
              <w:rPr>
                <w:rFonts w:ascii="Times New Roman" w:hAnsi="Times New Roman"/>
                <w:i/>
                <w:iCs/>
                <w:sz w:val="24"/>
                <w:szCs w:val="24"/>
              </w:rPr>
              <w:t>omCI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926" w:type="dxa"/>
            <w:tcBorders>
              <w:top w:val="nil"/>
              <w:bottom w:val="single" w:sz="4" w:space="0" w:color="auto"/>
            </w:tcBorders>
          </w:tcPr>
          <w:p w14:paraId="0D7BA97A" w14:textId="031BFB5C" w:rsidR="0001068B" w:rsidRPr="00CE7C4C" w:rsidRDefault="0001068B" w:rsidP="0001068B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BL21 producing histidine tagged residue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OmCI</w:t>
            </w:r>
            <w:proofErr w:type="spellEnd"/>
            <w:r w:rsidRPr="00CE7C4C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2452" w:type="dxa"/>
            <w:tcBorders>
              <w:top w:val="nil"/>
              <w:bottom w:val="single" w:sz="4" w:space="0" w:color="auto"/>
            </w:tcBorders>
          </w:tcPr>
          <w:p w14:paraId="5C216AD6" w14:textId="19A9551C" w:rsidR="0001068B" w:rsidRPr="00CE7C4C" w:rsidRDefault="0001068B" w:rsidP="0001068B">
            <w:pPr>
              <w:widowControl w:val="0"/>
              <w:snapToGrid w:val="0"/>
              <w:spacing w:after="0" w:line="240" w:lineRule="atLeas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bG9tPC9BdXRob3I+PFllYXI+MjAxNDwvWWVhcj48UmVj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</w:fldData>
              </w:fldChar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CbG9tPC9BdXRob3I+PFllYXI+MjAxNDwvWWVhcj48UmVj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</w:fldData>
              </w:fldChar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7" w:tooltip="Blom, 2014 #3641" w:history="1">
              <w:r w:rsidR="00D05535">
                <w:rPr>
                  <w:rFonts w:ascii="Times New Roman" w:hAnsi="Times New Roman"/>
                  <w:noProof/>
                  <w:sz w:val="24"/>
                  <w:szCs w:val="24"/>
                </w:rPr>
                <w:t>Blom et al., 2014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5D281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</w:tr>
    </w:tbl>
    <w:p w14:paraId="12F6830D" w14:textId="77777777" w:rsidR="00B01708" w:rsidRPr="00AD6F46" w:rsidRDefault="00B01708" w:rsidP="00475CD2">
      <w:pPr>
        <w:widowControl w:val="0"/>
        <w:snapToGrid w:val="0"/>
        <w:spacing w:after="0" w:line="240" w:lineRule="auto"/>
        <w:rPr>
          <w:rFonts w:ascii="Times New Roman" w:eastAsia="PMingLiU" w:hAnsi="Times New Roman"/>
          <w:kern w:val="2"/>
          <w:sz w:val="24"/>
          <w:szCs w:val="24"/>
          <w:lang w:eastAsia="zh-TW"/>
        </w:rPr>
      </w:pPr>
    </w:p>
    <w:p w14:paraId="160E33C3" w14:textId="77777777" w:rsidR="00B01708" w:rsidRPr="00AD6F46" w:rsidRDefault="00B01708" w:rsidP="00475CD2">
      <w:pPr>
        <w:widowControl w:val="0"/>
        <w:snapToGrid w:val="0"/>
        <w:spacing w:after="0" w:line="480" w:lineRule="auto"/>
        <w:rPr>
          <w:rFonts w:ascii="Times New Roman" w:eastAsia="PMingLiU" w:hAnsi="Times New Roman"/>
          <w:kern w:val="2"/>
          <w:sz w:val="24"/>
          <w:szCs w:val="24"/>
          <w:lang w:eastAsia="zh-TW"/>
        </w:rPr>
      </w:pPr>
    </w:p>
    <w:p w14:paraId="39E46F7F" w14:textId="77777777" w:rsidR="00B01708" w:rsidRPr="00AD6F46" w:rsidRDefault="00B01708" w:rsidP="00475CD2">
      <w:pPr>
        <w:widowControl w:val="0"/>
        <w:snapToGrid w:val="0"/>
        <w:spacing w:after="0" w:line="480" w:lineRule="auto"/>
        <w:rPr>
          <w:rFonts w:ascii="Times New Roman" w:eastAsia="PMingLiU" w:hAnsi="Times New Roman"/>
          <w:kern w:val="2"/>
          <w:sz w:val="24"/>
          <w:szCs w:val="24"/>
          <w:lang w:eastAsia="zh-TW"/>
        </w:rPr>
      </w:pPr>
    </w:p>
    <w:p w14:paraId="0B9622B2" w14:textId="77777777" w:rsidR="00B01708" w:rsidRPr="00AD6F46" w:rsidRDefault="00B01708" w:rsidP="00475CD2">
      <w:pPr>
        <w:widowControl w:val="0"/>
        <w:snapToGrid w:val="0"/>
        <w:spacing w:after="0" w:line="480" w:lineRule="auto"/>
        <w:rPr>
          <w:rFonts w:ascii="Times New Roman" w:eastAsia="PMingLiU" w:hAnsi="Times New Roman"/>
          <w:kern w:val="2"/>
          <w:sz w:val="24"/>
          <w:szCs w:val="24"/>
          <w:lang w:eastAsia="zh-TW"/>
        </w:rPr>
      </w:pPr>
    </w:p>
    <w:p w14:paraId="19BDCC0D" w14:textId="77777777" w:rsidR="00B01708" w:rsidRPr="00AD6F46" w:rsidRDefault="00B01708" w:rsidP="00475CD2">
      <w:pPr>
        <w:widowControl w:val="0"/>
        <w:snapToGrid w:val="0"/>
        <w:spacing w:after="0" w:line="480" w:lineRule="auto"/>
        <w:rPr>
          <w:rFonts w:ascii="Times New Roman" w:eastAsia="PMingLiU" w:hAnsi="Times New Roman"/>
          <w:kern w:val="2"/>
          <w:sz w:val="24"/>
          <w:szCs w:val="24"/>
          <w:lang w:eastAsia="zh-TW"/>
        </w:rPr>
      </w:pPr>
    </w:p>
    <w:p w14:paraId="2149C9D8" w14:textId="77777777" w:rsidR="00B01708" w:rsidRPr="00AD6F46" w:rsidRDefault="00B01708" w:rsidP="00475CD2">
      <w:pPr>
        <w:widowControl w:val="0"/>
        <w:snapToGrid w:val="0"/>
        <w:spacing w:after="0" w:line="480" w:lineRule="auto"/>
        <w:rPr>
          <w:rFonts w:ascii="Times New Roman" w:eastAsia="PMingLiU" w:hAnsi="Times New Roman"/>
          <w:kern w:val="2"/>
          <w:sz w:val="24"/>
          <w:szCs w:val="24"/>
          <w:lang w:eastAsia="zh-TW"/>
        </w:rPr>
      </w:pPr>
    </w:p>
    <w:p w14:paraId="26D12303" w14:textId="77777777" w:rsidR="00B01708" w:rsidRPr="00AD6F46" w:rsidRDefault="00B01708" w:rsidP="00475CD2">
      <w:pPr>
        <w:widowControl w:val="0"/>
        <w:snapToGrid w:val="0"/>
        <w:spacing w:after="0" w:line="480" w:lineRule="auto"/>
        <w:rPr>
          <w:rFonts w:ascii="Times New Roman" w:eastAsia="PMingLiU" w:hAnsi="Times New Roman"/>
          <w:kern w:val="2"/>
          <w:sz w:val="24"/>
          <w:szCs w:val="24"/>
          <w:lang w:eastAsia="zh-TW"/>
        </w:rPr>
      </w:pPr>
    </w:p>
    <w:p w14:paraId="7F077E06" w14:textId="38CDA5A1" w:rsidR="00B01708" w:rsidRPr="00CB5715" w:rsidRDefault="00B01708" w:rsidP="0092175B">
      <w:pPr>
        <w:widowControl w:val="0"/>
        <w:spacing w:line="360" w:lineRule="auto"/>
        <w:contextualSpacing/>
        <w:rPr>
          <w:rFonts w:ascii="Times New Roman" w:eastAsia="PMingLiU" w:hAnsi="Times New Roman" w:cs="Times New Roman"/>
          <w:kern w:val="2"/>
          <w:sz w:val="24"/>
          <w:szCs w:val="24"/>
          <w:lang w:eastAsia="zh-TW"/>
        </w:rPr>
      </w:pPr>
    </w:p>
    <w:sectPr w:rsidR="00B01708" w:rsidRPr="00CB5715" w:rsidSect="006633ED">
      <w:footerReference w:type="default" r:id="rId9"/>
      <w:pgSz w:w="12240" w:h="15840" w:code="1"/>
      <w:pgMar w:top="1440" w:right="1440" w:bottom="1440" w:left="1440" w:header="850" w:footer="994" w:gutter="0"/>
      <w:cols w:space="425"/>
      <w:docGrid w:type="linesAndChar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E381B02" w14:textId="77777777" w:rsidR="003E32B5" w:rsidRDefault="003E32B5">
      <w:pPr>
        <w:spacing w:after="0" w:line="240" w:lineRule="auto"/>
      </w:pPr>
      <w:r>
        <w:separator/>
      </w:r>
    </w:p>
  </w:endnote>
  <w:endnote w:type="continuationSeparator" w:id="0">
    <w:p w14:paraId="3A565235" w14:textId="77777777" w:rsidR="003E32B5" w:rsidRDefault="003E32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87889770"/>
      <w:docPartObj>
        <w:docPartGallery w:val="Page Numbers (Bottom of Page)"/>
        <w:docPartUnique/>
      </w:docPartObj>
    </w:sdtPr>
    <w:sdtEndPr>
      <w:rPr>
        <w:rFonts w:ascii="Times New Roman" w:hAnsi="Times New Roman"/>
        <w:sz w:val="24"/>
        <w:szCs w:val="24"/>
      </w:rPr>
    </w:sdtEndPr>
    <w:sdtContent>
      <w:p w14:paraId="0FE6CF18" w14:textId="2C5642B3" w:rsidR="00DD4385" w:rsidRPr="000B4936" w:rsidRDefault="00DD4385">
        <w:pPr>
          <w:pStyle w:val="Footer"/>
          <w:jc w:val="right"/>
          <w:rPr>
            <w:rFonts w:ascii="Times New Roman" w:hAnsi="Times New Roman"/>
            <w:sz w:val="24"/>
            <w:szCs w:val="24"/>
          </w:rPr>
        </w:pPr>
        <w:r w:rsidRPr="000B4936">
          <w:rPr>
            <w:rFonts w:ascii="Times New Roman" w:hAnsi="Times New Roman"/>
            <w:sz w:val="24"/>
            <w:szCs w:val="24"/>
          </w:rPr>
          <w:fldChar w:fldCharType="begin"/>
        </w:r>
        <w:r w:rsidRPr="000B4936">
          <w:rPr>
            <w:rFonts w:ascii="Times New Roman" w:hAnsi="Times New Roman"/>
            <w:sz w:val="24"/>
            <w:szCs w:val="24"/>
          </w:rPr>
          <w:instrText>PAGE   \* MERGEFORMAT</w:instrText>
        </w:r>
        <w:r w:rsidRPr="000B4936">
          <w:rPr>
            <w:rFonts w:ascii="Times New Roman" w:hAnsi="Times New Roman"/>
            <w:sz w:val="24"/>
            <w:szCs w:val="24"/>
          </w:rPr>
          <w:fldChar w:fldCharType="separate"/>
        </w:r>
        <w:r w:rsidR="006633ED" w:rsidRPr="006633ED">
          <w:rPr>
            <w:rFonts w:ascii="Times New Roman" w:hAnsi="Times New Roman"/>
            <w:noProof/>
            <w:sz w:val="24"/>
            <w:szCs w:val="24"/>
            <w:lang w:val="zh-TW"/>
          </w:rPr>
          <w:t>1</w:t>
        </w:r>
        <w:r w:rsidRPr="000B4936">
          <w:rPr>
            <w:rFonts w:ascii="Times New Roman" w:hAnsi="Times New Roman"/>
            <w:sz w:val="24"/>
            <w:szCs w:val="24"/>
          </w:rPr>
          <w:fldChar w:fldCharType="end"/>
        </w:r>
      </w:p>
    </w:sdtContent>
  </w:sdt>
  <w:p w14:paraId="24A388B6" w14:textId="77777777" w:rsidR="00DD4385" w:rsidRDefault="00DD438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DF97444" w14:textId="77777777" w:rsidR="003E32B5" w:rsidRDefault="003E32B5">
      <w:pPr>
        <w:spacing w:after="0" w:line="240" w:lineRule="auto"/>
      </w:pPr>
      <w:r>
        <w:separator/>
      </w:r>
    </w:p>
  </w:footnote>
  <w:footnote w:type="continuationSeparator" w:id="0">
    <w:p w14:paraId="08FBB008" w14:textId="77777777" w:rsidR="003E32B5" w:rsidRDefault="003E32B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C0A04D2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CDE51BF"/>
    <w:multiLevelType w:val="hybridMultilevel"/>
    <w:tmpl w:val="305A71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A1000B2"/>
    <w:multiLevelType w:val="hybridMultilevel"/>
    <w:tmpl w:val="2BF8490E"/>
    <w:lvl w:ilvl="0" w:tplc="91C836F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>
    <w:nsid w:val="1B500CEB"/>
    <w:multiLevelType w:val="hybridMultilevel"/>
    <w:tmpl w:val="CC988234"/>
    <w:lvl w:ilvl="0" w:tplc="C07E24A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D284BFA"/>
    <w:multiLevelType w:val="hybridMultilevel"/>
    <w:tmpl w:val="A396210A"/>
    <w:lvl w:ilvl="0" w:tplc="9E4AF3E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>
    <w:nsid w:val="2B84274D"/>
    <w:multiLevelType w:val="hybridMultilevel"/>
    <w:tmpl w:val="C51E98A2"/>
    <w:lvl w:ilvl="0" w:tplc="BB067C2A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3120" w:hanging="480"/>
      </w:pPr>
    </w:lvl>
    <w:lvl w:ilvl="2" w:tplc="0409001B" w:tentative="1">
      <w:start w:val="1"/>
      <w:numFmt w:val="lowerRoman"/>
      <w:lvlText w:val="%3."/>
      <w:lvlJc w:val="right"/>
      <w:pPr>
        <w:ind w:left="3600" w:hanging="480"/>
      </w:pPr>
    </w:lvl>
    <w:lvl w:ilvl="3" w:tplc="0409000F" w:tentative="1">
      <w:start w:val="1"/>
      <w:numFmt w:val="decimal"/>
      <w:lvlText w:val="%4."/>
      <w:lvlJc w:val="left"/>
      <w:pPr>
        <w:ind w:left="40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4560" w:hanging="480"/>
      </w:pPr>
    </w:lvl>
    <w:lvl w:ilvl="5" w:tplc="0409001B" w:tentative="1">
      <w:start w:val="1"/>
      <w:numFmt w:val="lowerRoman"/>
      <w:lvlText w:val="%6."/>
      <w:lvlJc w:val="right"/>
      <w:pPr>
        <w:ind w:left="5040" w:hanging="480"/>
      </w:pPr>
    </w:lvl>
    <w:lvl w:ilvl="6" w:tplc="0409000F" w:tentative="1">
      <w:start w:val="1"/>
      <w:numFmt w:val="decimal"/>
      <w:lvlText w:val="%7."/>
      <w:lvlJc w:val="left"/>
      <w:pPr>
        <w:ind w:left="55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6000" w:hanging="480"/>
      </w:pPr>
    </w:lvl>
    <w:lvl w:ilvl="8" w:tplc="0409001B" w:tentative="1">
      <w:start w:val="1"/>
      <w:numFmt w:val="lowerRoman"/>
      <w:lvlText w:val="%9."/>
      <w:lvlJc w:val="right"/>
      <w:pPr>
        <w:ind w:left="6480" w:hanging="480"/>
      </w:pPr>
    </w:lvl>
  </w:abstractNum>
  <w:abstractNum w:abstractNumId="6">
    <w:nsid w:val="34F2716B"/>
    <w:multiLevelType w:val="hybridMultilevel"/>
    <w:tmpl w:val="398AD20C"/>
    <w:lvl w:ilvl="0" w:tplc="6B74CB8C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400" w:hanging="480"/>
      </w:pPr>
    </w:lvl>
    <w:lvl w:ilvl="2" w:tplc="0409001B" w:tentative="1">
      <w:start w:val="1"/>
      <w:numFmt w:val="lowerRoman"/>
      <w:lvlText w:val="%3."/>
      <w:lvlJc w:val="right"/>
      <w:pPr>
        <w:ind w:left="2880" w:hanging="480"/>
      </w:pPr>
    </w:lvl>
    <w:lvl w:ilvl="3" w:tplc="0409000F" w:tentative="1">
      <w:start w:val="1"/>
      <w:numFmt w:val="decimal"/>
      <w:lvlText w:val="%4."/>
      <w:lvlJc w:val="left"/>
      <w:pPr>
        <w:ind w:left="33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840" w:hanging="480"/>
      </w:pPr>
    </w:lvl>
    <w:lvl w:ilvl="5" w:tplc="0409001B" w:tentative="1">
      <w:start w:val="1"/>
      <w:numFmt w:val="lowerRoman"/>
      <w:lvlText w:val="%6."/>
      <w:lvlJc w:val="right"/>
      <w:pPr>
        <w:ind w:left="4320" w:hanging="480"/>
      </w:pPr>
    </w:lvl>
    <w:lvl w:ilvl="6" w:tplc="0409000F" w:tentative="1">
      <w:start w:val="1"/>
      <w:numFmt w:val="decimal"/>
      <w:lvlText w:val="%7."/>
      <w:lvlJc w:val="left"/>
      <w:pPr>
        <w:ind w:left="48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5280" w:hanging="480"/>
      </w:pPr>
    </w:lvl>
    <w:lvl w:ilvl="8" w:tplc="0409001B" w:tentative="1">
      <w:start w:val="1"/>
      <w:numFmt w:val="lowerRoman"/>
      <w:lvlText w:val="%9."/>
      <w:lvlJc w:val="right"/>
      <w:pPr>
        <w:ind w:left="5760" w:hanging="480"/>
      </w:pPr>
    </w:lvl>
  </w:abstractNum>
  <w:abstractNum w:abstractNumId="7">
    <w:nsid w:val="3B241EA6"/>
    <w:multiLevelType w:val="hybridMultilevel"/>
    <w:tmpl w:val="8A763D2C"/>
    <w:lvl w:ilvl="0" w:tplc="B5B203D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E5E24A9"/>
    <w:multiLevelType w:val="hybridMultilevel"/>
    <w:tmpl w:val="212859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0B739B2"/>
    <w:multiLevelType w:val="hybridMultilevel"/>
    <w:tmpl w:val="625CC58C"/>
    <w:lvl w:ilvl="0" w:tplc="6B74CB8C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400" w:hanging="480"/>
      </w:pPr>
    </w:lvl>
    <w:lvl w:ilvl="2" w:tplc="0409001B" w:tentative="1">
      <w:start w:val="1"/>
      <w:numFmt w:val="lowerRoman"/>
      <w:lvlText w:val="%3."/>
      <w:lvlJc w:val="right"/>
      <w:pPr>
        <w:ind w:left="2880" w:hanging="480"/>
      </w:pPr>
    </w:lvl>
    <w:lvl w:ilvl="3" w:tplc="0409000F" w:tentative="1">
      <w:start w:val="1"/>
      <w:numFmt w:val="decimal"/>
      <w:lvlText w:val="%4."/>
      <w:lvlJc w:val="left"/>
      <w:pPr>
        <w:ind w:left="33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840" w:hanging="480"/>
      </w:pPr>
    </w:lvl>
    <w:lvl w:ilvl="5" w:tplc="0409001B" w:tentative="1">
      <w:start w:val="1"/>
      <w:numFmt w:val="lowerRoman"/>
      <w:lvlText w:val="%6."/>
      <w:lvlJc w:val="right"/>
      <w:pPr>
        <w:ind w:left="4320" w:hanging="480"/>
      </w:pPr>
    </w:lvl>
    <w:lvl w:ilvl="6" w:tplc="0409000F" w:tentative="1">
      <w:start w:val="1"/>
      <w:numFmt w:val="decimal"/>
      <w:lvlText w:val="%7."/>
      <w:lvlJc w:val="left"/>
      <w:pPr>
        <w:ind w:left="48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5280" w:hanging="480"/>
      </w:pPr>
    </w:lvl>
    <w:lvl w:ilvl="8" w:tplc="0409001B" w:tentative="1">
      <w:start w:val="1"/>
      <w:numFmt w:val="lowerRoman"/>
      <w:lvlText w:val="%9."/>
      <w:lvlJc w:val="right"/>
      <w:pPr>
        <w:ind w:left="5760" w:hanging="480"/>
      </w:pPr>
    </w:lvl>
  </w:abstractNum>
  <w:abstractNum w:abstractNumId="10">
    <w:nsid w:val="51486ADB"/>
    <w:multiLevelType w:val="hybridMultilevel"/>
    <w:tmpl w:val="9F0E7B14"/>
    <w:lvl w:ilvl="0" w:tplc="9F88948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680" w:hanging="480"/>
      </w:pPr>
    </w:lvl>
    <w:lvl w:ilvl="2" w:tplc="0409001B" w:tentative="1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11">
    <w:nsid w:val="530F3900"/>
    <w:multiLevelType w:val="hybridMultilevel"/>
    <w:tmpl w:val="E7BE11A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95B505E"/>
    <w:multiLevelType w:val="hybridMultilevel"/>
    <w:tmpl w:val="CD20E41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>
    <w:nsid w:val="5A431891"/>
    <w:multiLevelType w:val="hybridMultilevel"/>
    <w:tmpl w:val="C7581A4A"/>
    <w:lvl w:ilvl="0" w:tplc="D27C9528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4">
    <w:nsid w:val="678A5AFB"/>
    <w:multiLevelType w:val="hybridMultilevel"/>
    <w:tmpl w:val="0AE65464"/>
    <w:lvl w:ilvl="0" w:tplc="F43C5540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680" w:hanging="480"/>
      </w:pPr>
    </w:lvl>
    <w:lvl w:ilvl="2" w:tplc="0409001B" w:tentative="1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15">
    <w:nsid w:val="71B90A4D"/>
    <w:multiLevelType w:val="hybridMultilevel"/>
    <w:tmpl w:val="DD34AFA4"/>
    <w:lvl w:ilvl="0" w:tplc="7B90AA2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768D5432"/>
    <w:multiLevelType w:val="hybridMultilevel"/>
    <w:tmpl w:val="C7B85D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6E449A8"/>
    <w:multiLevelType w:val="hybridMultilevel"/>
    <w:tmpl w:val="F9D6253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76E74282"/>
    <w:multiLevelType w:val="hybridMultilevel"/>
    <w:tmpl w:val="865E69FE"/>
    <w:lvl w:ilvl="0" w:tplc="9872D510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9">
    <w:nsid w:val="7A556084"/>
    <w:multiLevelType w:val="hybridMultilevel"/>
    <w:tmpl w:val="A75860C6"/>
    <w:lvl w:ilvl="0" w:tplc="1D1658D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0">
    <w:nsid w:val="7CAC266C"/>
    <w:multiLevelType w:val="hybridMultilevel"/>
    <w:tmpl w:val="6B2613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7"/>
  </w:num>
  <w:num w:numId="3">
    <w:abstractNumId w:val="16"/>
  </w:num>
  <w:num w:numId="4">
    <w:abstractNumId w:val="1"/>
  </w:num>
  <w:num w:numId="5">
    <w:abstractNumId w:val="4"/>
  </w:num>
  <w:num w:numId="6">
    <w:abstractNumId w:val="3"/>
  </w:num>
  <w:num w:numId="7">
    <w:abstractNumId w:val="6"/>
  </w:num>
  <w:num w:numId="8">
    <w:abstractNumId w:val="14"/>
  </w:num>
  <w:num w:numId="9">
    <w:abstractNumId w:val="10"/>
  </w:num>
  <w:num w:numId="10">
    <w:abstractNumId w:val="19"/>
  </w:num>
  <w:num w:numId="11">
    <w:abstractNumId w:val="9"/>
  </w:num>
  <w:num w:numId="12">
    <w:abstractNumId w:val="5"/>
  </w:num>
  <w:num w:numId="13">
    <w:abstractNumId w:val="11"/>
  </w:num>
  <w:num w:numId="14">
    <w:abstractNumId w:val="2"/>
  </w:num>
  <w:num w:numId="15">
    <w:abstractNumId w:val="15"/>
  </w:num>
  <w:num w:numId="16">
    <w:abstractNumId w:val="18"/>
  </w:num>
  <w:num w:numId="17">
    <w:abstractNumId w:val="13"/>
  </w:num>
  <w:num w:numId="18">
    <w:abstractNumId w:val="8"/>
  </w:num>
  <w:num w:numId="19">
    <w:abstractNumId w:val="17"/>
  </w:num>
  <w:num w:numId="20">
    <w:abstractNumId w:val="12"/>
  </w:num>
  <w:num w:numId="21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removeDateAndTime/>
  <w:bordersDoNotSurroundHeader/>
  <w:bordersDoNotSurroundFooter/>
  <w:proofState w:spelling="clean" w:grammar="clean"/>
  <w:defaultTabStop w:val="720"/>
  <w:hyphenationZone w:val="425"/>
  <w:drawingGridHorizontalSpacing w:val="10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et Microbiology &lt;/Style&gt;&lt;LeftDelim&gt;{&lt;/LeftDelim&gt;&lt;RightDelim&gt;}&lt;/RightDelim&gt;&lt;FontName&gt;Cambr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9s02d2pr2wv5sexsaap2v979zp9sawxfsxd&quot;&gt;Reference 12-14-13 Copy&lt;record-ids&gt;&lt;item&gt;35&lt;/item&gt;&lt;item&gt;267&lt;/item&gt;&lt;item&gt;345&lt;/item&gt;&lt;item&gt;548&lt;/item&gt;&lt;item&gt;774&lt;/item&gt;&lt;item&gt;950&lt;/item&gt;&lt;item&gt;1269&lt;/item&gt;&lt;item&gt;1645&lt;/item&gt;&lt;item&gt;1896&lt;/item&gt;&lt;item&gt;1908&lt;/item&gt;&lt;item&gt;1938&lt;/item&gt;&lt;item&gt;1951&lt;/item&gt;&lt;item&gt;2189&lt;/item&gt;&lt;item&gt;2239&lt;/item&gt;&lt;item&gt;3220&lt;/item&gt;&lt;item&gt;3409&lt;/item&gt;&lt;item&gt;3594&lt;/item&gt;&lt;item&gt;3601&lt;/item&gt;&lt;item&gt;3608&lt;/item&gt;&lt;item&gt;3610&lt;/item&gt;&lt;item&gt;3611&lt;/item&gt;&lt;item&gt;3612&lt;/item&gt;&lt;item&gt;3623&lt;/item&gt;&lt;item&gt;3624&lt;/item&gt;&lt;item&gt;3626&lt;/item&gt;&lt;item&gt;3627&lt;/item&gt;&lt;item&gt;3628&lt;/item&gt;&lt;item&gt;3629&lt;/item&gt;&lt;item&gt;3630&lt;/item&gt;&lt;item&gt;3631&lt;/item&gt;&lt;item&gt;3632&lt;/item&gt;&lt;item&gt;3633&lt;/item&gt;&lt;item&gt;3634&lt;/item&gt;&lt;item&gt;3635&lt;/item&gt;&lt;item&gt;3636&lt;/item&gt;&lt;item&gt;3637&lt;/item&gt;&lt;item&gt;3638&lt;/item&gt;&lt;item&gt;3640&lt;/item&gt;&lt;item&gt;3641&lt;/item&gt;&lt;item&gt;3642&lt;/item&gt;&lt;item&gt;3643&lt;/item&gt;&lt;item&gt;3644&lt;/item&gt;&lt;item&gt;3645&lt;/item&gt;&lt;item&gt;3646&lt;/item&gt;&lt;item&gt;3648&lt;/item&gt;&lt;item&gt;3650&lt;/item&gt;&lt;item&gt;3651&lt;/item&gt;&lt;item&gt;3654&lt;/item&gt;&lt;item&gt;3655&lt;/item&gt;&lt;item&gt;3656&lt;/item&gt;&lt;item&gt;3657&lt;/item&gt;&lt;item&gt;3658&lt;/item&gt;&lt;item&gt;3681&lt;/item&gt;&lt;item&gt;3682&lt;/item&gt;&lt;item&gt;3685&lt;/item&gt;&lt;item&gt;3822&lt;/item&gt;&lt;item&gt;3823&lt;/item&gt;&lt;item&gt;3824&lt;/item&gt;&lt;item&gt;3825&lt;/item&gt;&lt;item&gt;3826&lt;/item&gt;&lt;item&gt;3827&lt;/item&gt;&lt;item&gt;3828&lt;/item&gt;&lt;item&gt;3834&lt;/item&gt;&lt;/record-ids&gt;&lt;/item&gt;&lt;/Libraries&gt;"/>
  </w:docVars>
  <w:rsids>
    <w:rsidRoot w:val="002B713E"/>
    <w:rsid w:val="00000037"/>
    <w:rsid w:val="00000823"/>
    <w:rsid w:val="00000A9A"/>
    <w:rsid w:val="00003F92"/>
    <w:rsid w:val="00004A6C"/>
    <w:rsid w:val="000050A2"/>
    <w:rsid w:val="0000542C"/>
    <w:rsid w:val="00005AA4"/>
    <w:rsid w:val="00006A1D"/>
    <w:rsid w:val="000070E2"/>
    <w:rsid w:val="00007D31"/>
    <w:rsid w:val="0001068B"/>
    <w:rsid w:val="000111DB"/>
    <w:rsid w:val="00011F70"/>
    <w:rsid w:val="000122F4"/>
    <w:rsid w:val="000122F6"/>
    <w:rsid w:val="00012338"/>
    <w:rsid w:val="000127A1"/>
    <w:rsid w:val="00012875"/>
    <w:rsid w:val="00012A9E"/>
    <w:rsid w:val="000135A7"/>
    <w:rsid w:val="000136A0"/>
    <w:rsid w:val="00014FA3"/>
    <w:rsid w:val="00015641"/>
    <w:rsid w:val="00016564"/>
    <w:rsid w:val="00016684"/>
    <w:rsid w:val="00016AF6"/>
    <w:rsid w:val="00017835"/>
    <w:rsid w:val="00017F11"/>
    <w:rsid w:val="00021A5D"/>
    <w:rsid w:val="00021E94"/>
    <w:rsid w:val="000226E6"/>
    <w:rsid w:val="00022FF7"/>
    <w:rsid w:val="000237CF"/>
    <w:rsid w:val="00023CEC"/>
    <w:rsid w:val="00024B4B"/>
    <w:rsid w:val="000252D0"/>
    <w:rsid w:val="00025A19"/>
    <w:rsid w:val="00025DB8"/>
    <w:rsid w:val="0002675A"/>
    <w:rsid w:val="00026A38"/>
    <w:rsid w:val="00027259"/>
    <w:rsid w:val="000276A0"/>
    <w:rsid w:val="0002771A"/>
    <w:rsid w:val="00027B0E"/>
    <w:rsid w:val="00030E8B"/>
    <w:rsid w:val="0003216C"/>
    <w:rsid w:val="00032C98"/>
    <w:rsid w:val="0003307A"/>
    <w:rsid w:val="0003309E"/>
    <w:rsid w:val="00033505"/>
    <w:rsid w:val="00033C38"/>
    <w:rsid w:val="00033DAE"/>
    <w:rsid w:val="00033F63"/>
    <w:rsid w:val="00034446"/>
    <w:rsid w:val="00035F5F"/>
    <w:rsid w:val="00036C83"/>
    <w:rsid w:val="00036D86"/>
    <w:rsid w:val="00036E0B"/>
    <w:rsid w:val="00036E3C"/>
    <w:rsid w:val="00036E43"/>
    <w:rsid w:val="000373C6"/>
    <w:rsid w:val="0003740F"/>
    <w:rsid w:val="00037DBE"/>
    <w:rsid w:val="00040CA3"/>
    <w:rsid w:val="00040CBD"/>
    <w:rsid w:val="00041BA0"/>
    <w:rsid w:val="0004219D"/>
    <w:rsid w:val="00043424"/>
    <w:rsid w:val="0004374F"/>
    <w:rsid w:val="00043B19"/>
    <w:rsid w:val="00044179"/>
    <w:rsid w:val="00044C31"/>
    <w:rsid w:val="000458F8"/>
    <w:rsid w:val="00045F18"/>
    <w:rsid w:val="000467CA"/>
    <w:rsid w:val="00046991"/>
    <w:rsid w:val="00047578"/>
    <w:rsid w:val="000477A8"/>
    <w:rsid w:val="000506D2"/>
    <w:rsid w:val="000508C8"/>
    <w:rsid w:val="00050EC3"/>
    <w:rsid w:val="0005126F"/>
    <w:rsid w:val="000516E7"/>
    <w:rsid w:val="000518E7"/>
    <w:rsid w:val="00052106"/>
    <w:rsid w:val="00054B07"/>
    <w:rsid w:val="00054B18"/>
    <w:rsid w:val="000560E4"/>
    <w:rsid w:val="00057143"/>
    <w:rsid w:val="0005729D"/>
    <w:rsid w:val="00057F03"/>
    <w:rsid w:val="00060961"/>
    <w:rsid w:val="000611A5"/>
    <w:rsid w:val="00061C23"/>
    <w:rsid w:val="00062C27"/>
    <w:rsid w:val="00062E89"/>
    <w:rsid w:val="0006358D"/>
    <w:rsid w:val="000638C3"/>
    <w:rsid w:val="00063E14"/>
    <w:rsid w:val="0006428C"/>
    <w:rsid w:val="000642AD"/>
    <w:rsid w:val="0006441E"/>
    <w:rsid w:val="0006454E"/>
    <w:rsid w:val="000659D8"/>
    <w:rsid w:val="00065D36"/>
    <w:rsid w:val="00065F30"/>
    <w:rsid w:val="000660CC"/>
    <w:rsid w:val="00066E07"/>
    <w:rsid w:val="00067079"/>
    <w:rsid w:val="000675CC"/>
    <w:rsid w:val="00067BEA"/>
    <w:rsid w:val="00070A20"/>
    <w:rsid w:val="00070BA6"/>
    <w:rsid w:val="000713C9"/>
    <w:rsid w:val="000717DC"/>
    <w:rsid w:val="000726B6"/>
    <w:rsid w:val="0007295E"/>
    <w:rsid w:val="0007307F"/>
    <w:rsid w:val="00073200"/>
    <w:rsid w:val="000734E1"/>
    <w:rsid w:val="00073501"/>
    <w:rsid w:val="000739F9"/>
    <w:rsid w:val="00073DF7"/>
    <w:rsid w:val="00073FFE"/>
    <w:rsid w:val="00074895"/>
    <w:rsid w:val="00076633"/>
    <w:rsid w:val="0007797F"/>
    <w:rsid w:val="00080720"/>
    <w:rsid w:val="00080840"/>
    <w:rsid w:val="00081BAF"/>
    <w:rsid w:val="00082650"/>
    <w:rsid w:val="0008347F"/>
    <w:rsid w:val="00083608"/>
    <w:rsid w:val="00083F92"/>
    <w:rsid w:val="00085700"/>
    <w:rsid w:val="00085EA8"/>
    <w:rsid w:val="00086120"/>
    <w:rsid w:val="0008633D"/>
    <w:rsid w:val="00087728"/>
    <w:rsid w:val="000878B5"/>
    <w:rsid w:val="00090170"/>
    <w:rsid w:val="00090AB5"/>
    <w:rsid w:val="000910DD"/>
    <w:rsid w:val="0009110E"/>
    <w:rsid w:val="00091228"/>
    <w:rsid w:val="000916F2"/>
    <w:rsid w:val="00091F3A"/>
    <w:rsid w:val="00093724"/>
    <w:rsid w:val="00093F2D"/>
    <w:rsid w:val="000943EC"/>
    <w:rsid w:val="0009452D"/>
    <w:rsid w:val="00094621"/>
    <w:rsid w:val="000950E9"/>
    <w:rsid w:val="00095AA2"/>
    <w:rsid w:val="000962FA"/>
    <w:rsid w:val="00096E17"/>
    <w:rsid w:val="00097105"/>
    <w:rsid w:val="00097903"/>
    <w:rsid w:val="00097ADF"/>
    <w:rsid w:val="000A1258"/>
    <w:rsid w:val="000A2E49"/>
    <w:rsid w:val="000A2FA0"/>
    <w:rsid w:val="000A3969"/>
    <w:rsid w:val="000A4235"/>
    <w:rsid w:val="000A5171"/>
    <w:rsid w:val="000A5B03"/>
    <w:rsid w:val="000A6221"/>
    <w:rsid w:val="000A67F2"/>
    <w:rsid w:val="000A68A4"/>
    <w:rsid w:val="000A6B18"/>
    <w:rsid w:val="000A6C86"/>
    <w:rsid w:val="000A7141"/>
    <w:rsid w:val="000A75B8"/>
    <w:rsid w:val="000A7786"/>
    <w:rsid w:val="000A7A28"/>
    <w:rsid w:val="000A7EDB"/>
    <w:rsid w:val="000B1395"/>
    <w:rsid w:val="000B1B9A"/>
    <w:rsid w:val="000B36EB"/>
    <w:rsid w:val="000B398A"/>
    <w:rsid w:val="000B3F4E"/>
    <w:rsid w:val="000B4936"/>
    <w:rsid w:val="000B4F6C"/>
    <w:rsid w:val="000B54C8"/>
    <w:rsid w:val="000B5A65"/>
    <w:rsid w:val="000B64F5"/>
    <w:rsid w:val="000B6C47"/>
    <w:rsid w:val="000B73AA"/>
    <w:rsid w:val="000B765E"/>
    <w:rsid w:val="000B7F7A"/>
    <w:rsid w:val="000C08C3"/>
    <w:rsid w:val="000C1BBC"/>
    <w:rsid w:val="000C23AE"/>
    <w:rsid w:val="000C2FFC"/>
    <w:rsid w:val="000C3043"/>
    <w:rsid w:val="000C3631"/>
    <w:rsid w:val="000C42FB"/>
    <w:rsid w:val="000C4E40"/>
    <w:rsid w:val="000C621A"/>
    <w:rsid w:val="000C62C2"/>
    <w:rsid w:val="000C7668"/>
    <w:rsid w:val="000C7A5B"/>
    <w:rsid w:val="000C7CBA"/>
    <w:rsid w:val="000D2AA3"/>
    <w:rsid w:val="000D2D2B"/>
    <w:rsid w:val="000D2D59"/>
    <w:rsid w:val="000D2E2C"/>
    <w:rsid w:val="000D596E"/>
    <w:rsid w:val="000D59A2"/>
    <w:rsid w:val="000D65B1"/>
    <w:rsid w:val="000D6EFF"/>
    <w:rsid w:val="000E0B98"/>
    <w:rsid w:val="000E12A0"/>
    <w:rsid w:val="000E15F7"/>
    <w:rsid w:val="000E1CCD"/>
    <w:rsid w:val="000E1E34"/>
    <w:rsid w:val="000E2C5E"/>
    <w:rsid w:val="000E2C7A"/>
    <w:rsid w:val="000E2F2D"/>
    <w:rsid w:val="000E2F94"/>
    <w:rsid w:val="000E372A"/>
    <w:rsid w:val="000E397B"/>
    <w:rsid w:val="000E3D35"/>
    <w:rsid w:val="000E3ECD"/>
    <w:rsid w:val="000E520B"/>
    <w:rsid w:val="000E575D"/>
    <w:rsid w:val="000E5863"/>
    <w:rsid w:val="000E7045"/>
    <w:rsid w:val="000E7530"/>
    <w:rsid w:val="000F041F"/>
    <w:rsid w:val="000F047D"/>
    <w:rsid w:val="000F1D50"/>
    <w:rsid w:val="000F1EDF"/>
    <w:rsid w:val="000F23ED"/>
    <w:rsid w:val="000F330A"/>
    <w:rsid w:val="000F3566"/>
    <w:rsid w:val="000F3882"/>
    <w:rsid w:val="000F3987"/>
    <w:rsid w:val="000F3A12"/>
    <w:rsid w:val="000F3D6A"/>
    <w:rsid w:val="000F4303"/>
    <w:rsid w:val="000F431B"/>
    <w:rsid w:val="000F439F"/>
    <w:rsid w:val="000F4D39"/>
    <w:rsid w:val="000F5153"/>
    <w:rsid w:val="000F51FD"/>
    <w:rsid w:val="000F52DB"/>
    <w:rsid w:val="000F56F4"/>
    <w:rsid w:val="000F584F"/>
    <w:rsid w:val="000F5D9F"/>
    <w:rsid w:val="000F6C76"/>
    <w:rsid w:val="000F774B"/>
    <w:rsid w:val="00100C65"/>
    <w:rsid w:val="00100F1C"/>
    <w:rsid w:val="00101A28"/>
    <w:rsid w:val="00101D37"/>
    <w:rsid w:val="00101FF2"/>
    <w:rsid w:val="0010262B"/>
    <w:rsid w:val="00103A9F"/>
    <w:rsid w:val="00104F92"/>
    <w:rsid w:val="001050E8"/>
    <w:rsid w:val="00105420"/>
    <w:rsid w:val="00105524"/>
    <w:rsid w:val="00107DA1"/>
    <w:rsid w:val="00107E3E"/>
    <w:rsid w:val="001103B2"/>
    <w:rsid w:val="001103B4"/>
    <w:rsid w:val="001105E5"/>
    <w:rsid w:val="001106F0"/>
    <w:rsid w:val="00110B12"/>
    <w:rsid w:val="00111600"/>
    <w:rsid w:val="001129F3"/>
    <w:rsid w:val="00112D4E"/>
    <w:rsid w:val="00113089"/>
    <w:rsid w:val="00113622"/>
    <w:rsid w:val="001136A9"/>
    <w:rsid w:val="001136C2"/>
    <w:rsid w:val="00113747"/>
    <w:rsid w:val="001140D7"/>
    <w:rsid w:val="00114447"/>
    <w:rsid w:val="00114560"/>
    <w:rsid w:val="00114BFE"/>
    <w:rsid w:val="00114F0F"/>
    <w:rsid w:val="00115522"/>
    <w:rsid w:val="00117408"/>
    <w:rsid w:val="00117B91"/>
    <w:rsid w:val="00121929"/>
    <w:rsid w:val="00122A45"/>
    <w:rsid w:val="00122B35"/>
    <w:rsid w:val="00122C28"/>
    <w:rsid w:val="0012410A"/>
    <w:rsid w:val="0012443C"/>
    <w:rsid w:val="001246BF"/>
    <w:rsid w:val="001249F6"/>
    <w:rsid w:val="001256DD"/>
    <w:rsid w:val="00125EA2"/>
    <w:rsid w:val="00126033"/>
    <w:rsid w:val="00126605"/>
    <w:rsid w:val="001266EE"/>
    <w:rsid w:val="001269B5"/>
    <w:rsid w:val="00127182"/>
    <w:rsid w:val="001272FF"/>
    <w:rsid w:val="00127616"/>
    <w:rsid w:val="00127627"/>
    <w:rsid w:val="00127644"/>
    <w:rsid w:val="00127EFF"/>
    <w:rsid w:val="0013038B"/>
    <w:rsid w:val="0013043A"/>
    <w:rsid w:val="0013092B"/>
    <w:rsid w:val="00130E2C"/>
    <w:rsid w:val="00131344"/>
    <w:rsid w:val="0013153F"/>
    <w:rsid w:val="00131E26"/>
    <w:rsid w:val="00131F04"/>
    <w:rsid w:val="001329EB"/>
    <w:rsid w:val="001331B5"/>
    <w:rsid w:val="00133278"/>
    <w:rsid w:val="00133315"/>
    <w:rsid w:val="00133761"/>
    <w:rsid w:val="00133ADC"/>
    <w:rsid w:val="00133BC8"/>
    <w:rsid w:val="0013459C"/>
    <w:rsid w:val="00134781"/>
    <w:rsid w:val="00134AAA"/>
    <w:rsid w:val="00134E72"/>
    <w:rsid w:val="00134FC9"/>
    <w:rsid w:val="00135240"/>
    <w:rsid w:val="00135959"/>
    <w:rsid w:val="00135FC7"/>
    <w:rsid w:val="00136261"/>
    <w:rsid w:val="001363CC"/>
    <w:rsid w:val="0013645D"/>
    <w:rsid w:val="00136D6C"/>
    <w:rsid w:val="001376C2"/>
    <w:rsid w:val="00137FBB"/>
    <w:rsid w:val="001401BB"/>
    <w:rsid w:val="0014024C"/>
    <w:rsid w:val="0014024F"/>
    <w:rsid w:val="00140C16"/>
    <w:rsid w:val="00141F01"/>
    <w:rsid w:val="001421C9"/>
    <w:rsid w:val="00143527"/>
    <w:rsid w:val="001441B6"/>
    <w:rsid w:val="0014459E"/>
    <w:rsid w:val="001447DB"/>
    <w:rsid w:val="00144988"/>
    <w:rsid w:val="001449E4"/>
    <w:rsid w:val="00144BE3"/>
    <w:rsid w:val="001452D4"/>
    <w:rsid w:val="00145689"/>
    <w:rsid w:val="001456A7"/>
    <w:rsid w:val="00145776"/>
    <w:rsid w:val="0014584D"/>
    <w:rsid w:val="0014602D"/>
    <w:rsid w:val="0014611D"/>
    <w:rsid w:val="00146247"/>
    <w:rsid w:val="00146F29"/>
    <w:rsid w:val="001508C8"/>
    <w:rsid w:val="001517DB"/>
    <w:rsid w:val="00151E23"/>
    <w:rsid w:val="00151F8B"/>
    <w:rsid w:val="00152A30"/>
    <w:rsid w:val="00152A60"/>
    <w:rsid w:val="00152E8B"/>
    <w:rsid w:val="0015303A"/>
    <w:rsid w:val="00153214"/>
    <w:rsid w:val="001533A5"/>
    <w:rsid w:val="001535F1"/>
    <w:rsid w:val="0015426B"/>
    <w:rsid w:val="00154975"/>
    <w:rsid w:val="00154B50"/>
    <w:rsid w:val="0015561C"/>
    <w:rsid w:val="0015573B"/>
    <w:rsid w:val="001559F7"/>
    <w:rsid w:val="001563F2"/>
    <w:rsid w:val="001566C3"/>
    <w:rsid w:val="00156B02"/>
    <w:rsid w:val="00157605"/>
    <w:rsid w:val="001602DD"/>
    <w:rsid w:val="0016079E"/>
    <w:rsid w:val="00160FC3"/>
    <w:rsid w:val="00161147"/>
    <w:rsid w:val="001611CE"/>
    <w:rsid w:val="00161C7D"/>
    <w:rsid w:val="00161DBD"/>
    <w:rsid w:val="001620A1"/>
    <w:rsid w:val="0016333B"/>
    <w:rsid w:val="00163675"/>
    <w:rsid w:val="00163B0C"/>
    <w:rsid w:val="00163C8C"/>
    <w:rsid w:val="00163EAB"/>
    <w:rsid w:val="0016442C"/>
    <w:rsid w:val="00164C4C"/>
    <w:rsid w:val="00164C8F"/>
    <w:rsid w:val="00164DB7"/>
    <w:rsid w:val="00164E09"/>
    <w:rsid w:val="001653DE"/>
    <w:rsid w:val="001666B8"/>
    <w:rsid w:val="001667E1"/>
    <w:rsid w:val="00166A58"/>
    <w:rsid w:val="00167A8C"/>
    <w:rsid w:val="00170033"/>
    <w:rsid w:val="00170A6F"/>
    <w:rsid w:val="00171732"/>
    <w:rsid w:val="0017243F"/>
    <w:rsid w:val="00172DD0"/>
    <w:rsid w:val="00173BFB"/>
    <w:rsid w:val="00173F7B"/>
    <w:rsid w:val="001740FF"/>
    <w:rsid w:val="0017423C"/>
    <w:rsid w:val="001753FD"/>
    <w:rsid w:val="001757A3"/>
    <w:rsid w:val="00176273"/>
    <w:rsid w:val="001764D5"/>
    <w:rsid w:val="00176956"/>
    <w:rsid w:val="00176C83"/>
    <w:rsid w:val="00177798"/>
    <w:rsid w:val="00177BE5"/>
    <w:rsid w:val="001805B8"/>
    <w:rsid w:val="00180774"/>
    <w:rsid w:val="0018168A"/>
    <w:rsid w:val="00181F5F"/>
    <w:rsid w:val="0018252F"/>
    <w:rsid w:val="0018254B"/>
    <w:rsid w:val="00182ECB"/>
    <w:rsid w:val="00182F50"/>
    <w:rsid w:val="00183E99"/>
    <w:rsid w:val="00184B4C"/>
    <w:rsid w:val="001851A6"/>
    <w:rsid w:val="001851AD"/>
    <w:rsid w:val="00186C10"/>
    <w:rsid w:val="001876E1"/>
    <w:rsid w:val="00187C62"/>
    <w:rsid w:val="0019037F"/>
    <w:rsid w:val="001914F1"/>
    <w:rsid w:val="001916BA"/>
    <w:rsid w:val="00192401"/>
    <w:rsid w:val="001935C6"/>
    <w:rsid w:val="001938DC"/>
    <w:rsid w:val="00193E00"/>
    <w:rsid w:val="00193E5B"/>
    <w:rsid w:val="0019445A"/>
    <w:rsid w:val="0019488A"/>
    <w:rsid w:val="001951DA"/>
    <w:rsid w:val="00195794"/>
    <w:rsid w:val="00195B89"/>
    <w:rsid w:val="00195FCA"/>
    <w:rsid w:val="001964AC"/>
    <w:rsid w:val="00197102"/>
    <w:rsid w:val="00197130"/>
    <w:rsid w:val="00197555"/>
    <w:rsid w:val="00197EE3"/>
    <w:rsid w:val="001A00BB"/>
    <w:rsid w:val="001A0259"/>
    <w:rsid w:val="001A0FAE"/>
    <w:rsid w:val="001A165F"/>
    <w:rsid w:val="001A1725"/>
    <w:rsid w:val="001A202C"/>
    <w:rsid w:val="001A2793"/>
    <w:rsid w:val="001A2B44"/>
    <w:rsid w:val="001A33CD"/>
    <w:rsid w:val="001A3569"/>
    <w:rsid w:val="001A46D6"/>
    <w:rsid w:val="001A47C4"/>
    <w:rsid w:val="001A5509"/>
    <w:rsid w:val="001A5DC2"/>
    <w:rsid w:val="001A66B3"/>
    <w:rsid w:val="001A7731"/>
    <w:rsid w:val="001B01DB"/>
    <w:rsid w:val="001B0541"/>
    <w:rsid w:val="001B0C81"/>
    <w:rsid w:val="001B0D47"/>
    <w:rsid w:val="001B1207"/>
    <w:rsid w:val="001B1ED4"/>
    <w:rsid w:val="001B2A99"/>
    <w:rsid w:val="001B3CF3"/>
    <w:rsid w:val="001B3F8D"/>
    <w:rsid w:val="001B4D35"/>
    <w:rsid w:val="001B4F17"/>
    <w:rsid w:val="001B553F"/>
    <w:rsid w:val="001B5B42"/>
    <w:rsid w:val="001B5C13"/>
    <w:rsid w:val="001B5D0A"/>
    <w:rsid w:val="001B64D8"/>
    <w:rsid w:val="001B7CBB"/>
    <w:rsid w:val="001C01C4"/>
    <w:rsid w:val="001C0B43"/>
    <w:rsid w:val="001C0C50"/>
    <w:rsid w:val="001C232F"/>
    <w:rsid w:val="001C24BF"/>
    <w:rsid w:val="001C286D"/>
    <w:rsid w:val="001C3ECA"/>
    <w:rsid w:val="001C41E8"/>
    <w:rsid w:val="001C4FC9"/>
    <w:rsid w:val="001C5969"/>
    <w:rsid w:val="001C5EA7"/>
    <w:rsid w:val="001C6BCE"/>
    <w:rsid w:val="001C6FFC"/>
    <w:rsid w:val="001C74B4"/>
    <w:rsid w:val="001C7F78"/>
    <w:rsid w:val="001D1518"/>
    <w:rsid w:val="001D1CB3"/>
    <w:rsid w:val="001D1E86"/>
    <w:rsid w:val="001D1EAE"/>
    <w:rsid w:val="001D4620"/>
    <w:rsid w:val="001D60FE"/>
    <w:rsid w:val="001D61DB"/>
    <w:rsid w:val="001D6522"/>
    <w:rsid w:val="001D7EB9"/>
    <w:rsid w:val="001E0B9C"/>
    <w:rsid w:val="001E12C8"/>
    <w:rsid w:val="001E29B4"/>
    <w:rsid w:val="001E2DE5"/>
    <w:rsid w:val="001E30D7"/>
    <w:rsid w:val="001E31D8"/>
    <w:rsid w:val="001E3A83"/>
    <w:rsid w:val="001E4045"/>
    <w:rsid w:val="001E58DE"/>
    <w:rsid w:val="001E5B7F"/>
    <w:rsid w:val="001E6739"/>
    <w:rsid w:val="001E69AC"/>
    <w:rsid w:val="001E6F09"/>
    <w:rsid w:val="001E7B64"/>
    <w:rsid w:val="001F0397"/>
    <w:rsid w:val="001F0E81"/>
    <w:rsid w:val="001F2153"/>
    <w:rsid w:val="001F2CA9"/>
    <w:rsid w:val="001F35E8"/>
    <w:rsid w:val="001F3961"/>
    <w:rsid w:val="001F3DBB"/>
    <w:rsid w:val="001F4E1A"/>
    <w:rsid w:val="001F512D"/>
    <w:rsid w:val="001F6DDB"/>
    <w:rsid w:val="001F74DA"/>
    <w:rsid w:val="001F7543"/>
    <w:rsid w:val="001F7CC8"/>
    <w:rsid w:val="00200031"/>
    <w:rsid w:val="00201A02"/>
    <w:rsid w:val="00201F42"/>
    <w:rsid w:val="00202664"/>
    <w:rsid w:val="002029EC"/>
    <w:rsid w:val="00202B2F"/>
    <w:rsid w:val="00203480"/>
    <w:rsid w:val="00203E3C"/>
    <w:rsid w:val="00204405"/>
    <w:rsid w:val="002045C1"/>
    <w:rsid w:val="002046E9"/>
    <w:rsid w:val="00204B43"/>
    <w:rsid w:val="00206363"/>
    <w:rsid w:val="002071F3"/>
    <w:rsid w:val="0020799B"/>
    <w:rsid w:val="00207B32"/>
    <w:rsid w:val="00207DF8"/>
    <w:rsid w:val="00210923"/>
    <w:rsid w:val="00210A5F"/>
    <w:rsid w:val="00211755"/>
    <w:rsid w:val="00211881"/>
    <w:rsid w:val="0021204E"/>
    <w:rsid w:val="00212612"/>
    <w:rsid w:val="00212B2D"/>
    <w:rsid w:val="00212E23"/>
    <w:rsid w:val="0021357A"/>
    <w:rsid w:val="0021375A"/>
    <w:rsid w:val="0021388E"/>
    <w:rsid w:val="00213E81"/>
    <w:rsid w:val="0021526C"/>
    <w:rsid w:val="00215321"/>
    <w:rsid w:val="00215F25"/>
    <w:rsid w:val="0021684F"/>
    <w:rsid w:val="00216D6F"/>
    <w:rsid w:val="00217D99"/>
    <w:rsid w:val="002202BF"/>
    <w:rsid w:val="00221366"/>
    <w:rsid w:val="00221585"/>
    <w:rsid w:val="0022174C"/>
    <w:rsid w:val="00221A92"/>
    <w:rsid w:val="002222B0"/>
    <w:rsid w:val="00222857"/>
    <w:rsid w:val="00223285"/>
    <w:rsid w:val="002232D6"/>
    <w:rsid w:val="002232E7"/>
    <w:rsid w:val="00224141"/>
    <w:rsid w:val="002243D0"/>
    <w:rsid w:val="00224A7C"/>
    <w:rsid w:val="0022580A"/>
    <w:rsid w:val="00226A35"/>
    <w:rsid w:val="00226E7C"/>
    <w:rsid w:val="00227679"/>
    <w:rsid w:val="00230237"/>
    <w:rsid w:val="00230AC2"/>
    <w:rsid w:val="0023215D"/>
    <w:rsid w:val="00232A97"/>
    <w:rsid w:val="002332FD"/>
    <w:rsid w:val="00233427"/>
    <w:rsid w:val="00234712"/>
    <w:rsid w:val="00234978"/>
    <w:rsid w:val="00234C83"/>
    <w:rsid w:val="002350D4"/>
    <w:rsid w:val="00235256"/>
    <w:rsid w:val="0023539D"/>
    <w:rsid w:val="00236069"/>
    <w:rsid w:val="002364AC"/>
    <w:rsid w:val="002365D4"/>
    <w:rsid w:val="00236926"/>
    <w:rsid w:val="00236CBC"/>
    <w:rsid w:val="00240ABA"/>
    <w:rsid w:val="00241007"/>
    <w:rsid w:val="00241EFE"/>
    <w:rsid w:val="00242490"/>
    <w:rsid w:val="00243136"/>
    <w:rsid w:val="00243987"/>
    <w:rsid w:val="00243AE2"/>
    <w:rsid w:val="00243BB7"/>
    <w:rsid w:val="00243BBA"/>
    <w:rsid w:val="00244CDD"/>
    <w:rsid w:val="00245043"/>
    <w:rsid w:val="00245DC0"/>
    <w:rsid w:val="00246824"/>
    <w:rsid w:val="00247069"/>
    <w:rsid w:val="00247A86"/>
    <w:rsid w:val="0025009D"/>
    <w:rsid w:val="00250C6D"/>
    <w:rsid w:val="002510FF"/>
    <w:rsid w:val="0025176D"/>
    <w:rsid w:val="002520DE"/>
    <w:rsid w:val="00252531"/>
    <w:rsid w:val="002527D4"/>
    <w:rsid w:val="002536E8"/>
    <w:rsid w:val="002542E2"/>
    <w:rsid w:val="0025430C"/>
    <w:rsid w:val="0025436E"/>
    <w:rsid w:val="0025496B"/>
    <w:rsid w:val="0025529E"/>
    <w:rsid w:val="0025545F"/>
    <w:rsid w:val="002563D5"/>
    <w:rsid w:val="0025656A"/>
    <w:rsid w:val="00257BDB"/>
    <w:rsid w:val="00257C09"/>
    <w:rsid w:val="00260DFB"/>
    <w:rsid w:val="00260F02"/>
    <w:rsid w:val="00261AEB"/>
    <w:rsid w:val="00261FA4"/>
    <w:rsid w:val="00262031"/>
    <w:rsid w:val="00262271"/>
    <w:rsid w:val="002624C3"/>
    <w:rsid w:val="002630C0"/>
    <w:rsid w:val="002640A8"/>
    <w:rsid w:val="00264401"/>
    <w:rsid w:val="00265732"/>
    <w:rsid w:val="00265E3F"/>
    <w:rsid w:val="0026627B"/>
    <w:rsid w:val="002700F8"/>
    <w:rsid w:val="002700FD"/>
    <w:rsid w:val="0027021D"/>
    <w:rsid w:val="00270498"/>
    <w:rsid w:val="002704F4"/>
    <w:rsid w:val="00270DE6"/>
    <w:rsid w:val="00271366"/>
    <w:rsid w:val="002729DF"/>
    <w:rsid w:val="00272B8D"/>
    <w:rsid w:val="00273D68"/>
    <w:rsid w:val="002753A4"/>
    <w:rsid w:val="00276C96"/>
    <w:rsid w:val="00277997"/>
    <w:rsid w:val="00277BFF"/>
    <w:rsid w:val="002804A7"/>
    <w:rsid w:val="00280941"/>
    <w:rsid w:val="002827F4"/>
    <w:rsid w:val="002829C0"/>
    <w:rsid w:val="002839EC"/>
    <w:rsid w:val="00283D2C"/>
    <w:rsid w:val="00283E3E"/>
    <w:rsid w:val="00284016"/>
    <w:rsid w:val="00284081"/>
    <w:rsid w:val="00284700"/>
    <w:rsid w:val="0028580C"/>
    <w:rsid w:val="002863F6"/>
    <w:rsid w:val="00286AF8"/>
    <w:rsid w:val="00286E66"/>
    <w:rsid w:val="00287495"/>
    <w:rsid w:val="00287570"/>
    <w:rsid w:val="0028766F"/>
    <w:rsid w:val="00290489"/>
    <w:rsid w:val="00290B72"/>
    <w:rsid w:val="002910E1"/>
    <w:rsid w:val="00291112"/>
    <w:rsid w:val="00294186"/>
    <w:rsid w:val="002941F9"/>
    <w:rsid w:val="002942D5"/>
    <w:rsid w:val="002946D7"/>
    <w:rsid w:val="00295B2B"/>
    <w:rsid w:val="00296802"/>
    <w:rsid w:val="00296BD1"/>
    <w:rsid w:val="002973D1"/>
    <w:rsid w:val="00297457"/>
    <w:rsid w:val="002A059F"/>
    <w:rsid w:val="002A0DFF"/>
    <w:rsid w:val="002A27F4"/>
    <w:rsid w:val="002A2AEC"/>
    <w:rsid w:val="002A2E74"/>
    <w:rsid w:val="002A3530"/>
    <w:rsid w:val="002A3B91"/>
    <w:rsid w:val="002A3EA3"/>
    <w:rsid w:val="002A6151"/>
    <w:rsid w:val="002A6C68"/>
    <w:rsid w:val="002A6E03"/>
    <w:rsid w:val="002A6FC8"/>
    <w:rsid w:val="002A794F"/>
    <w:rsid w:val="002B039C"/>
    <w:rsid w:val="002B04C4"/>
    <w:rsid w:val="002B1426"/>
    <w:rsid w:val="002B14C5"/>
    <w:rsid w:val="002B27DD"/>
    <w:rsid w:val="002B2BF6"/>
    <w:rsid w:val="002B2D0D"/>
    <w:rsid w:val="002B3539"/>
    <w:rsid w:val="002B5480"/>
    <w:rsid w:val="002B5726"/>
    <w:rsid w:val="002B6DDB"/>
    <w:rsid w:val="002B713E"/>
    <w:rsid w:val="002B74B2"/>
    <w:rsid w:val="002C009E"/>
    <w:rsid w:val="002C00A8"/>
    <w:rsid w:val="002C015E"/>
    <w:rsid w:val="002C0278"/>
    <w:rsid w:val="002C1DA6"/>
    <w:rsid w:val="002C276F"/>
    <w:rsid w:val="002C2837"/>
    <w:rsid w:val="002C3FD3"/>
    <w:rsid w:val="002C52EE"/>
    <w:rsid w:val="002C563A"/>
    <w:rsid w:val="002C5B1A"/>
    <w:rsid w:val="002C6155"/>
    <w:rsid w:val="002C6767"/>
    <w:rsid w:val="002C700C"/>
    <w:rsid w:val="002C7FA9"/>
    <w:rsid w:val="002D00F6"/>
    <w:rsid w:val="002D1263"/>
    <w:rsid w:val="002D1541"/>
    <w:rsid w:val="002D15BF"/>
    <w:rsid w:val="002D1E98"/>
    <w:rsid w:val="002D23AE"/>
    <w:rsid w:val="002D2E05"/>
    <w:rsid w:val="002D34CD"/>
    <w:rsid w:val="002D383A"/>
    <w:rsid w:val="002D3C22"/>
    <w:rsid w:val="002D41DC"/>
    <w:rsid w:val="002D41E5"/>
    <w:rsid w:val="002D4ACF"/>
    <w:rsid w:val="002D524B"/>
    <w:rsid w:val="002D6A8E"/>
    <w:rsid w:val="002D6F6A"/>
    <w:rsid w:val="002D7546"/>
    <w:rsid w:val="002D7DCE"/>
    <w:rsid w:val="002E05AF"/>
    <w:rsid w:val="002E1A59"/>
    <w:rsid w:val="002E1C98"/>
    <w:rsid w:val="002E1DEE"/>
    <w:rsid w:val="002E2A36"/>
    <w:rsid w:val="002E2ADF"/>
    <w:rsid w:val="002E2BEA"/>
    <w:rsid w:val="002E2E27"/>
    <w:rsid w:val="002E3F1F"/>
    <w:rsid w:val="002E43A8"/>
    <w:rsid w:val="002E4A9F"/>
    <w:rsid w:val="002E50CD"/>
    <w:rsid w:val="002E5832"/>
    <w:rsid w:val="002E59DB"/>
    <w:rsid w:val="002E744C"/>
    <w:rsid w:val="002E7569"/>
    <w:rsid w:val="002E7CFC"/>
    <w:rsid w:val="002F0577"/>
    <w:rsid w:val="002F059F"/>
    <w:rsid w:val="002F0A1F"/>
    <w:rsid w:val="002F0DB9"/>
    <w:rsid w:val="002F25B4"/>
    <w:rsid w:val="002F2E5C"/>
    <w:rsid w:val="002F32FA"/>
    <w:rsid w:val="002F378A"/>
    <w:rsid w:val="002F3B65"/>
    <w:rsid w:val="002F4CE4"/>
    <w:rsid w:val="002F5065"/>
    <w:rsid w:val="002F587E"/>
    <w:rsid w:val="002F58F6"/>
    <w:rsid w:val="002F6BF3"/>
    <w:rsid w:val="002F6E6E"/>
    <w:rsid w:val="002F7756"/>
    <w:rsid w:val="002F7955"/>
    <w:rsid w:val="002F7E61"/>
    <w:rsid w:val="003007F3"/>
    <w:rsid w:val="00300D2C"/>
    <w:rsid w:val="00300D9B"/>
    <w:rsid w:val="00300E0F"/>
    <w:rsid w:val="003021D1"/>
    <w:rsid w:val="0030230A"/>
    <w:rsid w:val="0030319F"/>
    <w:rsid w:val="00303361"/>
    <w:rsid w:val="00304626"/>
    <w:rsid w:val="00304C54"/>
    <w:rsid w:val="003054F8"/>
    <w:rsid w:val="003067E9"/>
    <w:rsid w:val="00306BBD"/>
    <w:rsid w:val="00307FAA"/>
    <w:rsid w:val="00311720"/>
    <w:rsid w:val="003118E1"/>
    <w:rsid w:val="00311DAB"/>
    <w:rsid w:val="00312100"/>
    <w:rsid w:val="0031220E"/>
    <w:rsid w:val="0031355D"/>
    <w:rsid w:val="00313A7C"/>
    <w:rsid w:val="00313E57"/>
    <w:rsid w:val="00314AE3"/>
    <w:rsid w:val="00314BF9"/>
    <w:rsid w:val="003151EF"/>
    <w:rsid w:val="00315BBF"/>
    <w:rsid w:val="00315CEA"/>
    <w:rsid w:val="003161D6"/>
    <w:rsid w:val="00316F25"/>
    <w:rsid w:val="00316F4B"/>
    <w:rsid w:val="003173CC"/>
    <w:rsid w:val="0031792C"/>
    <w:rsid w:val="00317B07"/>
    <w:rsid w:val="0032156D"/>
    <w:rsid w:val="00321AB2"/>
    <w:rsid w:val="00321AB7"/>
    <w:rsid w:val="00322381"/>
    <w:rsid w:val="00323491"/>
    <w:rsid w:val="003236EB"/>
    <w:rsid w:val="00323744"/>
    <w:rsid w:val="00323E52"/>
    <w:rsid w:val="0032418E"/>
    <w:rsid w:val="003244A6"/>
    <w:rsid w:val="003245BD"/>
    <w:rsid w:val="003251C7"/>
    <w:rsid w:val="003253F9"/>
    <w:rsid w:val="003258A0"/>
    <w:rsid w:val="00326828"/>
    <w:rsid w:val="00327DE6"/>
    <w:rsid w:val="0033074C"/>
    <w:rsid w:val="00331190"/>
    <w:rsid w:val="0033135F"/>
    <w:rsid w:val="00331F8D"/>
    <w:rsid w:val="003321E1"/>
    <w:rsid w:val="00332C89"/>
    <w:rsid w:val="00333143"/>
    <w:rsid w:val="0033503F"/>
    <w:rsid w:val="00335690"/>
    <w:rsid w:val="00335F99"/>
    <w:rsid w:val="00336FE9"/>
    <w:rsid w:val="0033717E"/>
    <w:rsid w:val="0033723C"/>
    <w:rsid w:val="00340312"/>
    <w:rsid w:val="00340B39"/>
    <w:rsid w:val="003413B4"/>
    <w:rsid w:val="00341CF6"/>
    <w:rsid w:val="003439BF"/>
    <w:rsid w:val="00343FC4"/>
    <w:rsid w:val="003456C8"/>
    <w:rsid w:val="003464DB"/>
    <w:rsid w:val="00347EB1"/>
    <w:rsid w:val="00351F4B"/>
    <w:rsid w:val="003526A3"/>
    <w:rsid w:val="0035293C"/>
    <w:rsid w:val="003529C0"/>
    <w:rsid w:val="003532C4"/>
    <w:rsid w:val="00353531"/>
    <w:rsid w:val="00353E7A"/>
    <w:rsid w:val="00353ED4"/>
    <w:rsid w:val="0035445D"/>
    <w:rsid w:val="0035451D"/>
    <w:rsid w:val="00354C73"/>
    <w:rsid w:val="0035523E"/>
    <w:rsid w:val="003556C3"/>
    <w:rsid w:val="00356BDC"/>
    <w:rsid w:val="00356E22"/>
    <w:rsid w:val="00356E2A"/>
    <w:rsid w:val="00356ED4"/>
    <w:rsid w:val="00357104"/>
    <w:rsid w:val="0035724F"/>
    <w:rsid w:val="0035762C"/>
    <w:rsid w:val="0035773A"/>
    <w:rsid w:val="003578EF"/>
    <w:rsid w:val="00357DA2"/>
    <w:rsid w:val="0036037A"/>
    <w:rsid w:val="0036048B"/>
    <w:rsid w:val="0036050F"/>
    <w:rsid w:val="00360641"/>
    <w:rsid w:val="0036096F"/>
    <w:rsid w:val="00360CC5"/>
    <w:rsid w:val="00360F30"/>
    <w:rsid w:val="003618E4"/>
    <w:rsid w:val="00361BC1"/>
    <w:rsid w:val="00361FC5"/>
    <w:rsid w:val="00362258"/>
    <w:rsid w:val="003623E9"/>
    <w:rsid w:val="003624FD"/>
    <w:rsid w:val="00362925"/>
    <w:rsid w:val="00362C84"/>
    <w:rsid w:val="00363561"/>
    <w:rsid w:val="0036374D"/>
    <w:rsid w:val="0036385A"/>
    <w:rsid w:val="003642A5"/>
    <w:rsid w:val="003653BA"/>
    <w:rsid w:val="0036604D"/>
    <w:rsid w:val="00366135"/>
    <w:rsid w:val="0036698F"/>
    <w:rsid w:val="00366F16"/>
    <w:rsid w:val="00367CB3"/>
    <w:rsid w:val="00367E43"/>
    <w:rsid w:val="003701A5"/>
    <w:rsid w:val="003706BE"/>
    <w:rsid w:val="00371862"/>
    <w:rsid w:val="00372CE7"/>
    <w:rsid w:val="003758A2"/>
    <w:rsid w:val="00375BB2"/>
    <w:rsid w:val="00376D89"/>
    <w:rsid w:val="00380076"/>
    <w:rsid w:val="00380122"/>
    <w:rsid w:val="003807EC"/>
    <w:rsid w:val="00380ADB"/>
    <w:rsid w:val="00380EF8"/>
    <w:rsid w:val="00382598"/>
    <w:rsid w:val="00382C83"/>
    <w:rsid w:val="00383688"/>
    <w:rsid w:val="00383907"/>
    <w:rsid w:val="003839E9"/>
    <w:rsid w:val="00383DEB"/>
    <w:rsid w:val="00385030"/>
    <w:rsid w:val="00385855"/>
    <w:rsid w:val="00385D34"/>
    <w:rsid w:val="003860C9"/>
    <w:rsid w:val="00386237"/>
    <w:rsid w:val="003863DA"/>
    <w:rsid w:val="00386403"/>
    <w:rsid w:val="00386A13"/>
    <w:rsid w:val="003877A2"/>
    <w:rsid w:val="0038780D"/>
    <w:rsid w:val="003879C0"/>
    <w:rsid w:val="00387CA9"/>
    <w:rsid w:val="003906AB"/>
    <w:rsid w:val="00390EC9"/>
    <w:rsid w:val="003918CB"/>
    <w:rsid w:val="00391D81"/>
    <w:rsid w:val="00393272"/>
    <w:rsid w:val="003935E3"/>
    <w:rsid w:val="0039384A"/>
    <w:rsid w:val="003952C2"/>
    <w:rsid w:val="00397408"/>
    <w:rsid w:val="003976A5"/>
    <w:rsid w:val="00397FA2"/>
    <w:rsid w:val="003A04D5"/>
    <w:rsid w:val="003A075C"/>
    <w:rsid w:val="003A0B06"/>
    <w:rsid w:val="003A14FB"/>
    <w:rsid w:val="003A2657"/>
    <w:rsid w:val="003A2819"/>
    <w:rsid w:val="003A399A"/>
    <w:rsid w:val="003A3EB1"/>
    <w:rsid w:val="003A49C1"/>
    <w:rsid w:val="003A4ECF"/>
    <w:rsid w:val="003A507C"/>
    <w:rsid w:val="003A62F9"/>
    <w:rsid w:val="003A6C8C"/>
    <w:rsid w:val="003A79C6"/>
    <w:rsid w:val="003A7C55"/>
    <w:rsid w:val="003B05D9"/>
    <w:rsid w:val="003B0609"/>
    <w:rsid w:val="003B08D3"/>
    <w:rsid w:val="003B19BA"/>
    <w:rsid w:val="003B21A7"/>
    <w:rsid w:val="003B267B"/>
    <w:rsid w:val="003B2A75"/>
    <w:rsid w:val="003B2A9C"/>
    <w:rsid w:val="003B2FAE"/>
    <w:rsid w:val="003B37AD"/>
    <w:rsid w:val="003B4078"/>
    <w:rsid w:val="003B4C63"/>
    <w:rsid w:val="003B50DC"/>
    <w:rsid w:val="003B5339"/>
    <w:rsid w:val="003B5628"/>
    <w:rsid w:val="003B5E22"/>
    <w:rsid w:val="003B5F50"/>
    <w:rsid w:val="003B623A"/>
    <w:rsid w:val="003B676A"/>
    <w:rsid w:val="003B67BB"/>
    <w:rsid w:val="003B74E8"/>
    <w:rsid w:val="003B7631"/>
    <w:rsid w:val="003C01AB"/>
    <w:rsid w:val="003C06FA"/>
    <w:rsid w:val="003C0980"/>
    <w:rsid w:val="003C11C2"/>
    <w:rsid w:val="003C141F"/>
    <w:rsid w:val="003C1720"/>
    <w:rsid w:val="003C23A7"/>
    <w:rsid w:val="003C2657"/>
    <w:rsid w:val="003C271C"/>
    <w:rsid w:val="003C2FEF"/>
    <w:rsid w:val="003C31F5"/>
    <w:rsid w:val="003C34AB"/>
    <w:rsid w:val="003C45C1"/>
    <w:rsid w:val="003C45C9"/>
    <w:rsid w:val="003C466F"/>
    <w:rsid w:val="003C48AA"/>
    <w:rsid w:val="003C48BA"/>
    <w:rsid w:val="003C5240"/>
    <w:rsid w:val="003C5636"/>
    <w:rsid w:val="003C5949"/>
    <w:rsid w:val="003C5A28"/>
    <w:rsid w:val="003C5C90"/>
    <w:rsid w:val="003C6C1C"/>
    <w:rsid w:val="003C71C6"/>
    <w:rsid w:val="003C7244"/>
    <w:rsid w:val="003C7379"/>
    <w:rsid w:val="003C79B4"/>
    <w:rsid w:val="003D04B1"/>
    <w:rsid w:val="003D0B85"/>
    <w:rsid w:val="003D1ADD"/>
    <w:rsid w:val="003D1EC2"/>
    <w:rsid w:val="003D1F4D"/>
    <w:rsid w:val="003D4B25"/>
    <w:rsid w:val="003D6706"/>
    <w:rsid w:val="003D7E54"/>
    <w:rsid w:val="003E0A7D"/>
    <w:rsid w:val="003E123F"/>
    <w:rsid w:val="003E1F4A"/>
    <w:rsid w:val="003E21A0"/>
    <w:rsid w:val="003E2D7A"/>
    <w:rsid w:val="003E2E26"/>
    <w:rsid w:val="003E32B5"/>
    <w:rsid w:val="003E3A1F"/>
    <w:rsid w:val="003E3BE8"/>
    <w:rsid w:val="003E4AE4"/>
    <w:rsid w:val="003E637B"/>
    <w:rsid w:val="003E642B"/>
    <w:rsid w:val="003E64E6"/>
    <w:rsid w:val="003E6C22"/>
    <w:rsid w:val="003E6D8A"/>
    <w:rsid w:val="003E753C"/>
    <w:rsid w:val="003E7E03"/>
    <w:rsid w:val="003F0C56"/>
    <w:rsid w:val="003F0E0E"/>
    <w:rsid w:val="003F10DE"/>
    <w:rsid w:val="003F1988"/>
    <w:rsid w:val="003F1FDD"/>
    <w:rsid w:val="003F2CBE"/>
    <w:rsid w:val="003F2FC1"/>
    <w:rsid w:val="003F3B15"/>
    <w:rsid w:val="003F5B85"/>
    <w:rsid w:val="003F6BDD"/>
    <w:rsid w:val="003F6D10"/>
    <w:rsid w:val="003F7350"/>
    <w:rsid w:val="003F77EC"/>
    <w:rsid w:val="00400278"/>
    <w:rsid w:val="00400617"/>
    <w:rsid w:val="00400CDD"/>
    <w:rsid w:val="00401186"/>
    <w:rsid w:val="00401374"/>
    <w:rsid w:val="00401443"/>
    <w:rsid w:val="0040193C"/>
    <w:rsid w:val="00402A45"/>
    <w:rsid w:val="00404C0F"/>
    <w:rsid w:val="00404C65"/>
    <w:rsid w:val="00404C9F"/>
    <w:rsid w:val="004064C7"/>
    <w:rsid w:val="00406B66"/>
    <w:rsid w:val="00406D75"/>
    <w:rsid w:val="0040708D"/>
    <w:rsid w:val="004105D4"/>
    <w:rsid w:val="00410AA4"/>
    <w:rsid w:val="00410AAC"/>
    <w:rsid w:val="004114F1"/>
    <w:rsid w:val="00411EF8"/>
    <w:rsid w:val="0041375E"/>
    <w:rsid w:val="00413C41"/>
    <w:rsid w:val="00413C85"/>
    <w:rsid w:val="00413CAE"/>
    <w:rsid w:val="00414560"/>
    <w:rsid w:val="004147F1"/>
    <w:rsid w:val="0041587D"/>
    <w:rsid w:val="00415BF5"/>
    <w:rsid w:val="00415C48"/>
    <w:rsid w:val="004164D2"/>
    <w:rsid w:val="00416759"/>
    <w:rsid w:val="00417191"/>
    <w:rsid w:val="00417944"/>
    <w:rsid w:val="004205DB"/>
    <w:rsid w:val="004208EF"/>
    <w:rsid w:val="00420D87"/>
    <w:rsid w:val="00420E33"/>
    <w:rsid w:val="00420ED9"/>
    <w:rsid w:val="00421A14"/>
    <w:rsid w:val="004222A1"/>
    <w:rsid w:val="0042278C"/>
    <w:rsid w:val="0042280F"/>
    <w:rsid w:val="0042325B"/>
    <w:rsid w:val="00424352"/>
    <w:rsid w:val="004247C9"/>
    <w:rsid w:val="00425552"/>
    <w:rsid w:val="00425E40"/>
    <w:rsid w:val="00426073"/>
    <w:rsid w:val="00426964"/>
    <w:rsid w:val="004272E6"/>
    <w:rsid w:val="00431DE2"/>
    <w:rsid w:val="00431EEF"/>
    <w:rsid w:val="00431EF0"/>
    <w:rsid w:val="00431F7F"/>
    <w:rsid w:val="00432120"/>
    <w:rsid w:val="00433D40"/>
    <w:rsid w:val="00434618"/>
    <w:rsid w:val="0043462E"/>
    <w:rsid w:val="004361AD"/>
    <w:rsid w:val="0043637A"/>
    <w:rsid w:val="00436F84"/>
    <w:rsid w:val="00437AE4"/>
    <w:rsid w:val="00437C38"/>
    <w:rsid w:val="00437ED1"/>
    <w:rsid w:val="004409FD"/>
    <w:rsid w:val="00441606"/>
    <w:rsid w:val="00441979"/>
    <w:rsid w:val="00441B56"/>
    <w:rsid w:val="00441F57"/>
    <w:rsid w:val="00442771"/>
    <w:rsid w:val="004428FD"/>
    <w:rsid w:val="00442BAC"/>
    <w:rsid w:val="00442ED8"/>
    <w:rsid w:val="00442EE2"/>
    <w:rsid w:val="00442F15"/>
    <w:rsid w:val="0044332F"/>
    <w:rsid w:val="004447C1"/>
    <w:rsid w:val="00444FBA"/>
    <w:rsid w:val="00445BEC"/>
    <w:rsid w:val="0044680E"/>
    <w:rsid w:val="004475A3"/>
    <w:rsid w:val="00447610"/>
    <w:rsid w:val="004477CD"/>
    <w:rsid w:val="00447B3D"/>
    <w:rsid w:val="00451892"/>
    <w:rsid w:val="00451B0D"/>
    <w:rsid w:val="00451D4B"/>
    <w:rsid w:val="00452DCA"/>
    <w:rsid w:val="00453007"/>
    <w:rsid w:val="0045396A"/>
    <w:rsid w:val="00453DBE"/>
    <w:rsid w:val="00453E3F"/>
    <w:rsid w:val="00454741"/>
    <w:rsid w:val="00455561"/>
    <w:rsid w:val="00456181"/>
    <w:rsid w:val="0045765A"/>
    <w:rsid w:val="004577B1"/>
    <w:rsid w:val="004607D3"/>
    <w:rsid w:val="00461715"/>
    <w:rsid w:val="00461A28"/>
    <w:rsid w:val="00463DFC"/>
    <w:rsid w:val="00463ECA"/>
    <w:rsid w:val="0046421F"/>
    <w:rsid w:val="004642D5"/>
    <w:rsid w:val="00464714"/>
    <w:rsid w:val="00464AAA"/>
    <w:rsid w:val="00465B2C"/>
    <w:rsid w:val="00465D34"/>
    <w:rsid w:val="00466884"/>
    <w:rsid w:val="00470C06"/>
    <w:rsid w:val="004710A1"/>
    <w:rsid w:val="00471EEB"/>
    <w:rsid w:val="004725C0"/>
    <w:rsid w:val="00472829"/>
    <w:rsid w:val="004728A8"/>
    <w:rsid w:val="004729D1"/>
    <w:rsid w:val="00473577"/>
    <w:rsid w:val="0047357B"/>
    <w:rsid w:val="004748A6"/>
    <w:rsid w:val="00474A40"/>
    <w:rsid w:val="00475439"/>
    <w:rsid w:val="00475CD2"/>
    <w:rsid w:val="00475D54"/>
    <w:rsid w:val="00476504"/>
    <w:rsid w:val="004776C4"/>
    <w:rsid w:val="00477A86"/>
    <w:rsid w:val="00477EAE"/>
    <w:rsid w:val="0048034B"/>
    <w:rsid w:val="004809E8"/>
    <w:rsid w:val="00480AA5"/>
    <w:rsid w:val="00481A03"/>
    <w:rsid w:val="00481DA0"/>
    <w:rsid w:val="00481E76"/>
    <w:rsid w:val="00481FD0"/>
    <w:rsid w:val="00482083"/>
    <w:rsid w:val="00482B12"/>
    <w:rsid w:val="00483203"/>
    <w:rsid w:val="00483389"/>
    <w:rsid w:val="004838FA"/>
    <w:rsid w:val="0048415D"/>
    <w:rsid w:val="0048464A"/>
    <w:rsid w:val="0048470B"/>
    <w:rsid w:val="00485421"/>
    <w:rsid w:val="00485427"/>
    <w:rsid w:val="00486402"/>
    <w:rsid w:val="00486BAA"/>
    <w:rsid w:val="0048731C"/>
    <w:rsid w:val="00487336"/>
    <w:rsid w:val="004874E1"/>
    <w:rsid w:val="00487F2D"/>
    <w:rsid w:val="00490144"/>
    <w:rsid w:val="00491A7E"/>
    <w:rsid w:val="00491EC4"/>
    <w:rsid w:val="004923F9"/>
    <w:rsid w:val="00493309"/>
    <w:rsid w:val="0049358C"/>
    <w:rsid w:val="00493F87"/>
    <w:rsid w:val="00494515"/>
    <w:rsid w:val="00494C40"/>
    <w:rsid w:val="00495AA4"/>
    <w:rsid w:val="00495C74"/>
    <w:rsid w:val="00495E50"/>
    <w:rsid w:val="00496506"/>
    <w:rsid w:val="004975C5"/>
    <w:rsid w:val="004976FE"/>
    <w:rsid w:val="004A0F2D"/>
    <w:rsid w:val="004A118B"/>
    <w:rsid w:val="004A13C5"/>
    <w:rsid w:val="004A17B8"/>
    <w:rsid w:val="004A2A1E"/>
    <w:rsid w:val="004A3025"/>
    <w:rsid w:val="004A3611"/>
    <w:rsid w:val="004A3A65"/>
    <w:rsid w:val="004A3B85"/>
    <w:rsid w:val="004A3B8A"/>
    <w:rsid w:val="004A4736"/>
    <w:rsid w:val="004A538E"/>
    <w:rsid w:val="004A5A9C"/>
    <w:rsid w:val="004A5B6F"/>
    <w:rsid w:val="004A6158"/>
    <w:rsid w:val="004A6331"/>
    <w:rsid w:val="004A63FD"/>
    <w:rsid w:val="004A68C0"/>
    <w:rsid w:val="004A7395"/>
    <w:rsid w:val="004A78D3"/>
    <w:rsid w:val="004B088A"/>
    <w:rsid w:val="004B0ECD"/>
    <w:rsid w:val="004B0F8E"/>
    <w:rsid w:val="004B121A"/>
    <w:rsid w:val="004B32A8"/>
    <w:rsid w:val="004B396B"/>
    <w:rsid w:val="004B435B"/>
    <w:rsid w:val="004B4390"/>
    <w:rsid w:val="004B5742"/>
    <w:rsid w:val="004B5B16"/>
    <w:rsid w:val="004B68E4"/>
    <w:rsid w:val="004B74E3"/>
    <w:rsid w:val="004B75BB"/>
    <w:rsid w:val="004B78C7"/>
    <w:rsid w:val="004B79CB"/>
    <w:rsid w:val="004B7C5E"/>
    <w:rsid w:val="004B7DDA"/>
    <w:rsid w:val="004C07ED"/>
    <w:rsid w:val="004C0F6C"/>
    <w:rsid w:val="004C14D3"/>
    <w:rsid w:val="004C15B2"/>
    <w:rsid w:val="004C166B"/>
    <w:rsid w:val="004C3098"/>
    <w:rsid w:val="004C350F"/>
    <w:rsid w:val="004C37CF"/>
    <w:rsid w:val="004C3BA3"/>
    <w:rsid w:val="004C5965"/>
    <w:rsid w:val="004C5C7F"/>
    <w:rsid w:val="004C627D"/>
    <w:rsid w:val="004C63A8"/>
    <w:rsid w:val="004C6BD2"/>
    <w:rsid w:val="004D04B0"/>
    <w:rsid w:val="004D0B22"/>
    <w:rsid w:val="004D0EA5"/>
    <w:rsid w:val="004D1C28"/>
    <w:rsid w:val="004D2D75"/>
    <w:rsid w:val="004D4C64"/>
    <w:rsid w:val="004D538F"/>
    <w:rsid w:val="004D53AE"/>
    <w:rsid w:val="004D5BFF"/>
    <w:rsid w:val="004D5CD0"/>
    <w:rsid w:val="004D675F"/>
    <w:rsid w:val="004D67EA"/>
    <w:rsid w:val="004D6A3E"/>
    <w:rsid w:val="004D76C2"/>
    <w:rsid w:val="004D7D4D"/>
    <w:rsid w:val="004E0C24"/>
    <w:rsid w:val="004E0C45"/>
    <w:rsid w:val="004E10DD"/>
    <w:rsid w:val="004E11F0"/>
    <w:rsid w:val="004E13C3"/>
    <w:rsid w:val="004E177A"/>
    <w:rsid w:val="004E1C6E"/>
    <w:rsid w:val="004E1CB7"/>
    <w:rsid w:val="004E29D1"/>
    <w:rsid w:val="004E36D8"/>
    <w:rsid w:val="004E3839"/>
    <w:rsid w:val="004E4560"/>
    <w:rsid w:val="004E4FEA"/>
    <w:rsid w:val="004E55CC"/>
    <w:rsid w:val="004E5A16"/>
    <w:rsid w:val="004E650A"/>
    <w:rsid w:val="004E6716"/>
    <w:rsid w:val="004E6D26"/>
    <w:rsid w:val="004E7B55"/>
    <w:rsid w:val="004F100C"/>
    <w:rsid w:val="004F3DBC"/>
    <w:rsid w:val="004F421E"/>
    <w:rsid w:val="004F45B1"/>
    <w:rsid w:val="004F4B18"/>
    <w:rsid w:val="004F4F25"/>
    <w:rsid w:val="004F4F92"/>
    <w:rsid w:val="004F505F"/>
    <w:rsid w:val="004F541A"/>
    <w:rsid w:val="004F5CD5"/>
    <w:rsid w:val="004F5CD8"/>
    <w:rsid w:val="004F6333"/>
    <w:rsid w:val="004F6516"/>
    <w:rsid w:val="004F686E"/>
    <w:rsid w:val="004F6BE3"/>
    <w:rsid w:val="004F78BD"/>
    <w:rsid w:val="00500B44"/>
    <w:rsid w:val="005012C5"/>
    <w:rsid w:val="00501614"/>
    <w:rsid w:val="005026BD"/>
    <w:rsid w:val="005031F4"/>
    <w:rsid w:val="00503A95"/>
    <w:rsid w:val="00503B1F"/>
    <w:rsid w:val="005041A6"/>
    <w:rsid w:val="00504E20"/>
    <w:rsid w:val="00505E96"/>
    <w:rsid w:val="005063DA"/>
    <w:rsid w:val="00507121"/>
    <w:rsid w:val="00507BAF"/>
    <w:rsid w:val="00507F45"/>
    <w:rsid w:val="00507F57"/>
    <w:rsid w:val="00510A36"/>
    <w:rsid w:val="00510B99"/>
    <w:rsid w:val="00510EFC"/>
    <w:rsid w:val="005110A6"/>
    <w:rsid w:val="00511AA5"/>
    <w:rsid w:val="00512D65"/>
    <w:rsid w:val="00513391"/>
    <w:rsid w:val="0051345C"/>
    <w:rsid w:val="005135AD"/>
    <w:rsid w:val="00513A03"/>
    <w:rsid w:val="00515590"/>
    <w:rsid w:val="00516297"/>
    <w:rsid w:val="00517193"/>
    <w:rsid w:val="00520109"/>
    <w:rsid w:val="00521C44"/>
    <w:rsid w:val="00521CCC"/>
    <w:rsid w:val="00521FB0"/>
    <w:rsid w:val="005221E9"/>
    <w:rsid w:val="00522F04"/>
    <w:rsid w:val="00525516"/>
    <w:rsid w:val="00525D4E"/>
    <w:rsid w:val="0052651B"/>
    <w:rsid w:val="005275F1"/>
    <w:rsid w:val="00531048"/>
    <w:rsid w:val="005313AD"/>
    <w:rsid w:val="00531C74"/>
    <w:rsid w:val="00531F1D"/>
    <w:rsid w:val="00531F20"/>
    <w:rsid w:val="00532FFF"/>
    <w:rsid w:val="00534AC7"/>
    <w:rsid w:val="00535327"/>
    <w:rsid w:val="0053571A"/>
    <w:rsid w:val="00535C51"/>
    <w:rsid w:val="0053622C"/>
    <w:rsid w:val="005363A9"/>
    <w:rsid w:val="00536791"/>
    <w:rsid w:val="00537EDB"/>
    <w:rsid w:val="00540210"/>
    <w:rsid w:val="005414B2"/>
    <w:rsid w:val="005415CC"/>
    <w:rsid w:val="00541A42"/>
    <w:rsid w:val="00541CE4"/>
    <w:rsid w:val="005429E7"/>
    <w:rsid w:val="00542C38"/>
    <w:rsid w:val="00543160"/>
    <w:rsid w:val="00544156"/>
    <w:rsid w:val="00544202"/>
    <w:rsid w:val="00545E18"/>
    <w:rsid w:val="0054650D"/>
    <w:rsid w:val="00546960"/>
    <w:rsid w:val="00547853"/>
    <w:rsid w:val="00550238"/>
    <w:rsid w:val="0055047E"/>
    <w:rsid w:val="005513E0"/>
    <w:rsid w:val="00551C98"/>
    <w:rsid w:val="00551E71"/>
    <w:rsid w:val="0055207D"/>
    <w:rsid w:val="00552615"/>
    <w:rsid w:val="0055289A"/>
    <w:rsid w:val="00552A05"/>
    <w:rsid w:val="00552D10"/>
    <w:rsid w:val="00553071"/>
    <w:rsid w:val="0055310A"/>
    <w:rsid w:val="0055323B"/>
    <w:rsid w:val="00554717"/>
    <w:rsid w:val="00554D03"/>
    <w:rsid w:val="00554F89"/>
    <w:rsid w:val="005559DA"/>
    <w:rsid w:val="00555AF8"/>
    <w:rsid w:val="00556544"/>
    <w:rsid w:val="00556864"/>
    <w:rsid w:val="005576D5"/>
    <w:rsid w:val="005579AD"/>
    <w:rsid w:val="00557B72"/>
    <w:rsid w:val="00560440"/>
    <w:rsid w:val="00560848"/>
    <w:rsid w:val="00560D26"/>
    <w:rsid w:val="00560E08"/>
    <w:rsid w:val="00561706"/>
    <w:rsid w:val="00561DA0"/>
    <w:rsid w:val="00561E90"/>
    <w:rsid w:val="00561ECC"/>
    <w:rsid w:val="00561F1C"/>
    <w:rsid w:val="005623FA"/>
    <w:rsid w:val="00562439"/>
    <w:rsid w:val="00562D85"/>
    <w:rsid w:val="00563149"/>
    <w:rsid w:val="00563707"/>
    <w:rsid w:val="00563CEA"/>
    <w:rsid w:val="00563E54"/>
    <w:rsid w:val="00563EF8"/>
    <w:rsid w:val="005641A1"/>
    <w:rsid w:val="0056436F"/>
    <w:rsid w:val="005646BE"/>
    <w:rsid w:val="00564C42"/>
    <w:rsid w:val="00565B8B"/>
    <w:rsid w:val="00565EBF"/>
    <w:rsid w:val="00565ECA"/>
    <w:rsid w:val="0056728B"/>
    <w:rsid w:val="00567E6C"/>
    <w:rsid w:val="005702A5"/>
    <w:rsid w:val="00570F04"/>
    <w:rsid w:val="0057168B"/>
    <w:rsid w:val="00571D6F"/>
    <w:rsid w:val="00571EA8"/>
    <w:rsid w:val="00572AF3"/>
    <w:rsid w:val="005734C0"/>
    <w:rsid w:val="0057384A"/>
    <w:rsid w:val="005739A9"/>
    <w:rsid w:val="00575095"/>
    <w:rsid w:val="0057577A"/>
    <w:rsid w:val="005757A7"/>
    <w:rsid w:val="00575C1E"/>
    <w:rsid w:val="005771A2"/>
    <w:rsid w:val="00577CD2"/>
    <w:rsid w:val="0058027D"/>
    <w:rsid w:val="00581891"/>
    <w:rsid w:val="00585153"/>
    <w:rsid w:val="00585522"/>
    <w:rsid w:val="00585732"/>
    <w:rsid w:val="00585814"/>
    <w:rsid w:val="005861BE"/>
    <w:rsid w:val="005867CA"/>
    <w:rsid w:val="00586BCD"/>
    <w:rsid w:val="00587D5D"/>
    <w:rsid w:val="00587E3C"/>
    <w:rsid w:val="00590B22"/>
    <w:rsid w:val="00592684"/>
    <w:rsid w:val="00592FFC"/>
    <w:rsid w:val="005938E8"/>
    <w:rsid w:val="00594336"/>
    <w:rsid w:val="005945A9"/>
    <w:rsid w:val="00594DE6"/>
    <w:rsid w:val="00594ED1"/>
    <w:rsid w:val="005968BC"/>
    <w:rsid w:val="00596CFD"/>
    <w:rsid w:val="00596D3F"/>
    <w:rsid w:val="005974F7"/>
    <w:rsid w:val="0059764A"/>
    <w:rsid w:val="005A0EAA"/>
    <w:rsid w:val="005A301A"/>
    <w:rsid w:val="005A3AA4"/>
    <w:rsid w:val="005A4A8D"/>
    <w:rsid w:val="005A4C20"/>
    <w:rsid w:val="005A5B4A"/>
    <w:rsid w:val="005A7313"/>
    <w:rsid w:val="005A75C5"/>
    <w:rsid w:val="005A777C"/>
    <w:rsid w:val="005A7EAE"/>
    <w:rsid w:val="005B0802"/>
    <w:rsid w:val="005B0E4E"/>
    <w:rsid w:val="005B12B6"/>
    <w:rsid w:val="005B153A"/>
    <w:rsid w:val="005B2583"/>
    <w:rsid w:val="005B43C2"/>
    <w:rsid w:val="005B5362"/>
    <w:rsid w:val="005B6269"/>
    <w:rsid w:val="005B63DD"/>
    <w:rsid w:val="005B7199"/>
    <w:rsid w:val="005B754C"/>
    <w:rsid w:val="005B7F98"/>
    <w:rsid w:val="005B7FF6"/>
    <w:rsid w:val="005C0237"/>
    <w:rsid w:val="005C035C"/>
    <w:rsid w:val="005C0C26"/>
    <w:rsid w:val="005C0E7A"/>
    <w:rsid w:val="005C223A"/>
    <w:rsid w:val="005C2F8B"/>
    <w:rsid w:val="005C305A"/>
    <w:rsid w:val="005C31C1"/>
    <w:rsid w:val="005C5325"/>
    <w:rsid w:val="005C5F2D"/>
    <w:rsid w:val="005C79B3"/>
    <w:rsid w:val="005D0324"/>
    <w:rsid w:val="005D08A3"/>
    <w:rsid w:val="005D24CE"/>
    <w:rsid w:val="005D2819"/>
    <w:rsid w:val="005D2A1A"/>
    <w:rsid w:val="005D79CD"/>
    <w:rsid w:val="005D7B4F"/>
    <w:rsid w:val="005D7E35"/>
    <w:rsid w:val="005E0003"/>
    <w:rsid w:val="005E060A"/>
    <w:rsid w:val="005E07AE"/>
    <w:rsid w:val="005E101B"/>
    <w:rsid w:val="005E129D"/>
    <w:rsid w:val="005E13F3"/>
    <w:rsid w:val="005E18CE"/>
    <w:rsid w:val="005E1B44"/>
    <w:rsid w:val="005E2E38"/>
    <w:rsid w:val="005E3632"/>
    <w:rsid w:val="005E41CC"/>
    <w:rsid w:val="005E43C0"/>
    <w:rsid w:val="005E4488"/>
    <w:rsid w:val="005E4D74"/>
    <w:rsid w:val="005E5DDE"/>
    <w:rsid w:val="005E6607"/>
    <w:rsid w:val="005E6A77"/>
    <w:rsid w:val="005E708A"/>
    <w:rsid w:val="005E7835"/>
    <w:rsid w:val="005E7CDA"/>
    <w:rsid w:val="005F10AA"/>
    <w:rsid w:val="005F19D1"/>
    <w:rsid w:val="005F1CC3"/>
    <w:rsid w:val="005F2173"/>
    <w:rsid w:val="005F22FE"/>
    <w:rsid w:val="005F2328"/>
    <w:rsid w:val="005F2B59"/>
    <w:rsid w:val="005F31FF"/>
    <w:rsid w:val="005F385B"/>
    <w:rsid w:val="005F3A88"/>
    <w:rsid w:val="005F3D7E"/>
    <w:rsid w:val="005F5C13"/>
    <w:rsid w:val="005F746C"/>
    <w:rsid w:val="005F7FC7"/>
    <w:rsid w:val="00600516"/>
    <w:rsid w:val="006018E8"/>
    <w:rsid w:val="00601B3B"/>
    <w:rsid w:val="00602A9C"/>
    <w:rsid w:val="00602CFF"/>
    <w:rsid w:val="006033D7"/>
    <w:rsid w:val="006036F9"/>
    <w:rsid w:val="006047BB"/>
    <w:rsid w:val="00606302"/>
    <w:rsid w:val="006075D2"/>
    <w:rsid w:val="00607C18"/>
    <w:rsid w:val="00607D49"/>
    <w:rsid w:val="00610E6B"/>
    <w:rsid w:val="006110C0"/>
    <w:rsid w:val="006111B9"/>
    <w:rsid w:val="00612700"/>
    <w:rsid w:val="006134F2"/>
    <w:rsid w:val="006138B7"/>
    <w:rsid w:val="00613BCA"/>
    <w:rsid w:val="00614187"/>
    <w:rsid w:val="00614A2B"/>
    <w:rsid w:val="006151B2"/>
    <w:rsid w:val="00615A45"/>
    <w:rsid w:val="00615EC5"/>
    <w:rsid w:val="00616039"/>
    <w:rsid w:val="0061765B"/>
    <w:rsid w:val="00617AEE"/>
    <w:rsid w:val="00617B99"/>
    <w:rsid w:val="00620839"/>
    <w:rsid w:val="0062089D"/>
    <w:rsid w:val="006219BE"/>
    <w:rsid w:val="00622149"/>
    <w:rsid w:val="00622763"/>
    <w:rsid w:val="00623415"/>
    <w:rsid w:val="00624300"/>
    <w:rsid w:val="006243D3"/>
    <w:rsid w:val="0062477A"/>
    <w:rsid w:val="00624958"/>
    <w:rsid w:val="00625685"/>
    <w:rsid w:val="006257F4"/>
    <w:rsid w:val="00626111"/>
    <w:rsid w:val="0062646B"/>
    <w:rsid w:val="00626629"/>
    <w:rsid w:val="00626B42"/>
    <w:rsid w:val="00626C43"/>
    <w:rsid w:val="006276FA"/>
    <w:rsid w:val="006278A0"/>
    <w:rsid w:val="006305AB"/>
    <w:rsid w:val="006309F0"/>
    <w:rsid w:val="0063115F"/>
    <w:rsid w:val="0063117A"/>
    <w:rsid w:val="00631791"/>
    <w:rsid w:val="00632155"/>
    <w:rsid w:val="00632F0E"/>
    <w:rsid w:val="0063319A"/>
    <w:rsid w:val="006347D7"/>
    <w:rsid w:val="00634C87"/>
    <w:rsid w:val="00635F92"/>
    <w:rsid w:val="00636223"/>
    <w:rsid w:val="00636BD7"/>
    <w:rsid w:val="006379E8"/>
    <w:rsid w:val="00637D20"/>
    <w:rsid w:val="00640471"/>
    <w:rsid w:val="006405F7"/>
    <w:rsid w:val="00640730"/>
    <w:rsid w:val="006407F9"/>
    <w:rsid w:val="00640A83"/>
    <w:rsid w:val="00640D00"/>
    <w:rsid w:val="00641695"/>
    <w:rsid w:val="00641DEB"/>
    <w:rsid w:val="006421F3"/>
    <w:rsid w:val="0064256B"/>
    <w:rsid w:val="00643D10"/>
    <w:rsid w:val="0064447F"/>
    <w:rsid w:val="00645024"/>
    <w:rsid w:val="00645C7D"/>
    <w:rsid w:val="00645FD4"/>
    <w:rsid w:val="006462F0"/>
    <w:rsid w:val="006468ED"/>
    <w:rsid w:val="0064770D"/>
    <w:rsid w:val="006478D9"/>
    <w:rsid w:val="00650C51"/>
    <w:rsid w:val="00653088"/>
    <w:rsid w:val="00653577"/>
    <w:rsid w:val="0065484C"/>
    <w:rsid w:val="00654DD9"/>
    <w:rsid w:val="00655D46"/>
    <w:rsid w:val="00657C41"/>
    <w:rsid w:val="00661D4F"/>
    <w:rsid w:val="00662288"/>
    <w:rsid w:val="006633ED"/>
    <w:rsid w:val="00663DDE"/>
    <w:rsid w:val="00664C76"/>
    <w:rsid w:val="006651E9"/>
    <w:rsid w:val="00665C81"/>
    <w:rsid w:val="006660C0"/>
    <w:rsid w:val="0066669A"/>
    <w:rsid w:val="00666758"/>
    <w:rsid w:val="00666C6C"/>
    <w:rsid w:val="00667242"/>
    <w:rsid w:val="00670ED4"/>
    <w:rsid w:val="00671382"/>
    <w:rsid w:val="006717D7"/>
    <w:rsid w:val="006722BC"/>
    <w:rsid w:val="00672918"/>
    <w:rsid w:val="00672E05"/>
    <w:rsid w:val="00673940"/>
    <w:rsid w:val="00673F62"/>
    <w:rsid w:val="006742D7"/>
    <w:rsid w:val="006744CE"/>
    <w:rsid w:val="006746BA"/>
    <w:rsid w:val="0067477D"/>
    <w:rsid w:val="00674821"/>
    <w:rsid w:val="006749F7"/>
    <w:rsid w:val="0067506A"/>
    <w:rsid w:val="0067611E"/>
    <w:rsid w:val="00676B21"/>
    <w:rsid w:val="00676BE4"/>
    <w:rsid w:val="0068052C"/>
    <w:rsid w:val="006814A7"/>
    <w:rsid w:val="006814BE"/>
    <w:rsid w:val="00681764"/>
    <w:rsid w:val="0068191D"/>
    <w:rsid w:val="0068234D"/>
    <w:rsid w:val="00683E1A"/>
    <w:rsid w:val="0068547C"/>
    <w:rsid w:val="00686B3E"/>
    <w:rsid w:val="00686BAE"/>
    <w:rsid w:val="00686E14"/>
    <w:rsid w:val="00687251"/>
    <w:rsid w:val="00687827"/>
    <w:rsid w:val="0069011B"/>
    <w:rsid w:val="00691D87"/>
    <w:rsid w:val="00691E91"/>
    <w:rsid w:val="00691EAC"/>
    <w:rsid w:val="00692182"/>
    <w:rsid w:val="0069258A"/>
    <w:rsid w:val="00692643"/>
    <w:rsid w:val="00692C5C"/>
    <w:rsid w:val="00692DC6"/>
    <w:rsid w:val="0069336D"/>
    <w:rsid w:val="0069345F"/>
    <w:rsid w:val="006939D5"/>
    <w:rsid w:val="00693A87"/>
    <w:rsid w:val="00693D86"/>
    <w:rsid w:val="00694433"/>
    <w:rsid w:val="0069448A"/>
    <w:rsid w:val="006945D2"/>
    <w:rsid w:val="00694A2C"/>
    <w:rsid w:val="006952B2"/>
    <w:rsid w:val="006962A4"/>
    <w:rsid w:val="0069696D"/>
    <w:rsid w:val="00696F54"/>
    <w:rsid w:val="00697556"/>
    <w:rsid w:val="006A01BC"/>
    <w:rsid w:val="006A06F7"/>
    <w:rsid w:val="006A0E33"/>
    <w:rsid w:val="006A1871"/>
    <w:rsid w:val="006A1F91"/>
    <w:rsid w:val="006A25C3"/>
    <w:rsid w:val="006A2825"/>
    <w:rsid w:val="006A2B4E"/>
    <w:rsid w:val="006A2C9C"/>
    <w:rsid w:val="006A419D"/>
    <w:rsid w:val="006A4307"/>
    <w:rsid w:val="006A45AB"/>
    <w:rsid w:val="006A4E1D"/>
    <w:rsid w:val="006A5796"/>
    <w:rsid w:val="006A5F51"/>
    <w:rsid w:val="006A6A0C"/>
    <w:rsid w:val="006A7023"/>
    <w:rsid w:val="006A7768"/>
    <w:rsid w:val="006A79B8"/>
    <w:rsid w:val="006B0833"/>
    <w:rsid w:val="006B115B"/>
    <w:rsid w:val="006B117E"/>
    <w:rsid w:val="006B168F"/>
    <w:rsid w:val="006B1AF0"/>
    <w:rsid w:val="006B1D21"/>
    <w:rsid w:val="006B24CB"/>
    <w:rsid w:val="006B3776"/>
    <w:rsid w:val="006B4B6A"/>
    <w:rsid w:val="006B53C5"/>
    <w:rsid w:val="006B6826"/>
    <w:rsid w:val="006B69E2"/>
    <w:rsid w:val="006B6D5F"/>
    <w:rsid w:val="006B7E1E"/>
    <w:rsid w:val="006C03E6"/>
    <w:rsid w:val="006C0B4E"/>
    <w:rsid w:val="006C0D9B"/>
    <w:rsid w:val="006C1434"/>
    <w:rsid w:val="006C14F6"/>
    <w:rsid w:val="006C1ACC"/>
    <w:rsid w:val="006C1B5C"/>
    <w:rsid w:val="006C204B"/>
    <w:rsid w:val="006C2094"/>
    <w:rsid w:val="006C29A3"/>
    <w:rsid w:val="006C29D1"/>
    <w:rsid w:val="006C3547"/>
    <w:rsid w:val="006C3645"/>
    <w:rsid w:val="006C3AAC"/>
    <w:rsid w:val="006C3C41"/>
    <w:rsid w:val="006C404E"/>
    <w:rsid w:val="006C4640"/>
    <w:rsid w:val="006C49F3"/>
    <w:rsid w:val="006C5892"/>
    <w:rsid w:val="006C5961"/>
    <w:rsid w:val="006C60BB"/>
    <w:rsid w:val="006C62D1"/>
    <w:rsid w:val="006C6440"/>
    <w:rsid w:val="006C6E29"/>
    <w:rsid w:val="006C6ED0"/>
    <w:rsid w:val="006D02A9"/>
    <w:rsid w:val="006D0C0D"/>
    <w:rsid w:val="006D0FA1"/>
    <w:rsid w:val="006D2D55"/>
    <w:rsid w:val="006D322D"/>
    <w:rsid w:val="006D5015"/>
    <w:rsid w:val="006D5699"/>
    <w:rsid w:val="006D5CB8"/>
    <w:rsid w:val="006D6722"/>
    <w:rsid w:val="006D6C69"/>
    <w:rsid w:val="006D7BB5"/>
    <w:rsid w:val="006E0397"/>
    <w:rsid w:val="006E0945"/>
    <w:rsid w:val="006E0A63"/>
    <w:rsid w:val="006E0A6A"/>
    <w:rsid w:val="006E0BF1"/>
    <w:rsid w:val="006E1162"/>
    <w:rsid w:val="006E1350"/>
    <w:rsid w:val="006E1DA0"/>
    <w:rsid w:val="006E245C"/>
    <w:rsid w:val="006E314B"/>
    <w:rsid w:val="006E36DD"/>
    <w:rsid w:val="006E3C9F"/>
    <w:rsid w:val="006E630F"/>
    <w:rsid w:val="006E6591"/>
    <w:rsid w:val="006E66F5"/>
    <w:rsid w:val="006E6C0F"/>
    <w:rsid w:val="006E6F08"/>
    <w:rsid w:val="006E70CC"/>
    <w:rsid w:val="006E7126"/>
    <w:rsid w:val="006F053F"/>
    <w:rsid w:val="006F0624"/>
    <w:rsid w:val="006F09EF"/>
    <w:rsid w:val="006F0A66"/>
    <w:rsid w:val="006F0B7C"/>
    <w:rsid w:val="006F1471"/>
    <w:rsid w:val="006F15BB"/>
    <w:rsid w:val="006F1FE0"/>
    <w:rsid w:val="006F2DA1"/>
    <w:rsid w:val="006F3BAE"/>
    <w:rsid w:val="006F4C84"/>
    <w:rsid w:val="006F4CCC"/>
    <w:rsid w:val="006F4CE0"/>
    <w:rsid w:val="006F4D8E"/>
    <w:rsid w:val="006F5206"/>
    <w:rsid w:val="006F5323"/>
    <w:rsid w:val="006F5B85"/>
    <w:rsid w:val="006F5F30"/>
    <w:rsid w:val="006F5F63"/>
    <w:rsid w:val="006F6CF7"/>
    <w:rsid w:val="006F72C8"/>
    <w:rsid w:val="006F75C6"/>
    <w:rsid w:val="006F78CE"/>
    <w:rsid w:val="006F7D10"/>
    <w:rsid w:val="006F7E00"/>
    <w:rsid w:val="007009FD"/>
    <w:rsid w:val="00700F73"/>
    <w:rsid w:val="00701180"/>
    <w:rsid w:val="00701954"/>
    <w:rsid w:val="007024D2"/>
    <w:rsid w:val="00704559"/>
    <w:rsid w:val="00705059"/>
    <w:rsid w:val="00705175"/>
    <w:rsid w:val="007053BA"/>
    <w:rsid w:val="007053FF"/>
    <w:rsid w:val="007055DF"/>
    <w:rsid w:val="00705911"/>
    <w:rsid w:val="00706A0E"/>
    <w:rsid w:val="00706E0F"/>
    <w:rsid w:val="00707A6E"/>
    <w:rsid w:val="007118B3"/>
    <w:rsid w:val="00711E86"/>
    <w:rsid w:val="00712C05"/>
    <w:rsid w:val="00712C18"/>
    <w:rsid w:val="0071353E"/>
    <w:rsid w:val="007136F3"/>
    <w:rsid w:val="007144FA"/>
    <w:rsid w:val="00714821"/>
    <w:rsid w:val="00715204"/>
    <w:rsid w:val="00715615"/>
    <w:rsid w:val="007156DE"/>
    <w:rsid w:val="00715E8C"/>
    <w:rsid w:val="007167D6"/>
    <w:rsid w:val="007170C3"/>
    <w:rsid w:val="00717403"/>
    <w:rsid w:val="00717591"/>
    <w:rsid w:val="0071770A"/>
    <w:rsid w:val="00717F8E"/>
    <w:rsid w:val="00717FD5"/>
    <w:rsid w:val="007204E4"/>
    <w:rsid w:val="00720F46"/>
    <w:rsid w:val="00721417"/>
    <w:rsid w:val="00722461"/>
    <w:rsid w:val="0072286C"/>
    <w:rsid w:val="00723026"/>
    <w:rsid w:val="007242ED"/>
    <w:rsid w:val="00724ECB"/>
    <w:rsid w:val="00725AEE"/>
    <w:rsid w:val="00725D0C"/>
    <w:rsid w:val="00725D3E"/>
    <w:rsid w:val="0072648B"/>
    <w:rsid w:val="00726622"/>
    <w:rsid w:val="007269C0"/>
    <w:rsid w:val="00726BAF"/>
    <w:rsid w:val="007303A1"/>
    <w:rsid w:val="00731263"/>
    <w:rsid w:val="0073135F"/>
    <w:rsid w:val="00731A6A"/>
    <w:rsid w:val="0073232D"/>
    <w:rsid w:val="00732666"/>
    <w:rsid w:val="00732B54"/>
    <w:rsid w:val="007336A7"/>
    <w:rsid w:val="00734321"/>
    <w:rsid w:val="007359DA"/>
    <w:rsid w:val="00735DA7"/>
    <w:rsid w:val="00735F6E"/>
    <w:rsid w:val="0073625A"/>
    <w:rsid w:val="007366A8"/>
    <w:rsid w:val="0073674D"/>
    <w:rsid w:val="00736858"/>
    <w:rsid w:val="007369E2"/>
    <w:rsid w:val="007376AB"/>
    <w:rsid w:val="007376AE"/>
    <w:rsid w:val="00737C0C"/>
    <w:rsid w:val="00737E56"/>
    <w:rsid w:val="00740561"/>
    <w:rsid w:val="00740B43"/>
    <w:rsid w:val="00740FA4"/>
    <w:rsid w:val="00740FF2"/>
    <w:rsid w:val="00741C4F"/>
    <w:rsid w:val="00743A72"/>
    <w:rsid w:val="0074416A"/>
    <w:rsid w:val="00744789"/>
    <w:rsid w:val="00744E3C"/>
    <w:rsid w:val="00745747"/>
    <w:rsid w:val="00745D08"/>
    <w:rsid w:val="00745D41"/>
    <w:rsid w:val="007461F1"/>
    <w:rsid w:val="00746EBC"/>
    <w:rsid w:val="00746EDD"/>
    <w:rsid w:val="0074712E"/>
    <w:rsid w:val="007471F3"/>
    <w:rsid w:val="0074753D"/>
    <w:rsid w:val="00750AFC"/>
    <w:rsid w:val="00750F75"/>
    <w:rsid w:val="00751B8C"/>
    <w:rsid w:val="007522D3"/>
    <w:rsid w:val="0075290A"/>
    <w:rsid w:val="007536EC"/>
    <w:rsid w:val="0075389B"/>
    <w:rsid w:val="007543AF"/>
    <w:rsid w:val="007548AE"/>
    <w:rsid w:val="007549B4"/>
    <w:rsid w:val="00754B60"/>
    <w:rsid w:val="00754E2B"/>
    <w:rsid w:val="007550A1"/>
    <w:rsid w:val="00755306"/>
    <w:rsid w:val="00755822"/>
    <w:rsid w:val="00755823"/>
    <w:rsid w:val="00755E55"/>
    <w:rsid w:val="007573A8"/>
    <w:rsid w:val="007609E7"/>
    <w:rsid w:val="007622DD"/>
    <w:rsid w:val="00762B62"/>
    <w:rsid w:val="007630F0"/>
    <w:rsid w:val="0076362E"/>
    <w:rsid w:val="00763694"/>
    <w:rsid w:val="00765B06"/>
    <w:rsid w:val="00766048"/>
    <w:rsid w:val="00766F0A"/>
    <w:rsid w:val="0076733B"/>
    <w:rsid w:val="007675D7"/>
    <w:rsid w:val="00770362"/>
    <w:rsid w:val="00770DCD"/>
    <w:rsid w:val="007713A0"/>
    <w:rsid w:val="00772BDC"/>
    <w:rsid w:val="00773CF8"/>
    <w:rsid w:val="00775310"/>
    <w:rsid w:val="00775AA0"/>
    <w:rsid w:val="00775B14"/>
    <w:rsid w:val="00775DCF"/>
    <w:rsid w:val="0077600C"/>
    <w:rsid w:val="00776BEB"/>
    <w:rsid w:val="00776D1E"/>
    <w:rsid w:val="007772E6"/>
    <w:rsid w:val="007801BF"/>
    <w:rsid w:val="007803DC"/>
    <w:rsid w:val="007806B5"/>
    <w:rsid w:val="00780BC9"/>
    <w:rsid w:val="0078173B"/>
    <w:rsid w:val="00781C55"/>
    <w:rsid w:val="00781D00"/>
    <w:rsid w:val="00782191"/>
    <w:rsid w:val="007828D1"/>
    <w:rsid w:val="007838A3"/>
    <w:rsid w:val="00783B93"/>
    <w:rsid w:val="00783C5F"/>
    <w:rsid w:val="007842AE"/>
    <w:rsid w:val="0078461F"/>
    <w:rsid w:val="00785686"/>
    <w:rsid w:val="007865D9"/>
    <w:rsid w:val="00786972"/>
    <w:rsid w:val="0078718A"/>
    <w:rsid w:val="007877A5"/>
    <w:rsid w:val="007879F2"/>
    <w:rsid w:val="00787B10"/>
    <w:rsid w:val="00790963"/>
    <w:rsid w:val="00790DEB"/>
    <w:rsid w:val="00790F4A"/>
    <w:rsid w:val="00791025"/>
    <w:rsid w:val="00791687"/>
    <w:rsid w:val="00791A70"/>
    <w:rsid w:val="00791DA9"/>
    <w:rsid w:val="00792134"/>
    <w:rsid w:val="00792401"/>
    <w:rsid w:val="00792A55"/>
    <w:rsid w:val="00792F58"/>
    <w:rsid w:val="00793137"/>
    <w:rsid w:val="00793434"/>
    <w:rsid w:val="007942D2"/>
    <w:rsid w:val="007943DA"/>
    <w:rsid w:val="007945C8"/>
    <w:rsid w:val="00795F7F"/>
    <w:rsid w:val="007964C0"/>
    <w:rsid w:val="0079683B"/>
    <w:rsid w:val="00796BF1"/>
    <w:rsid w:val="007977A2"/>
    <w:rsid w:val="007A0635"/>
    <w:rsid w:val="007A106D"/>
    <w:rsid w:val="007A165E"/>
    <w:rsid w:val="007A1922"/>
    <w:rsid w:val="007A1E2E"/>
    <w:rsid w:val="007A1FFA"/>
    <w:rsid w:val="007A237C"/>
    <w:rsid w:val="007A2BDF"/>
    <w:rsid w:val="007A36A9"/>
    <w:rsid w:val="007A4456"/>
    <w:rsid w:val="007A5D62"/>
    <w:rsid w:val="007A632A"/>
    <w:rsid w:val="007A687B"/>
    <w:rsid w:val="007A692F"/>
    <w:rsid w:val="007A73EF"/>
    <w:rsid w:val="007A7D80"/>
    <w:rsid w:val="007B2E56"/>
    <w:rsid w:val="007B40C5"/>
    <w:rsid w:val="007B478E"/>
    <w:rsid w:val="007B4799"/>
    <w:rsid w:val="007B6468"/>
    <w:rsid w:val="007B65F7"/>
    <w:rsid w:val="007B666F"/>
    <w:rsid w:val="007B6BB9"/>
    <w:rsid w:val="007B710C"/>
    <w:rsid w:val="007B76A1"/>
    <w:rsid w:val="007B77FC"/>
    <w:rsid w:val="007C0042"/>
    <w:rsid w:val="007C01E2"/>
    <w:rsid w:val="007C0804"/>
    <w:rsid w:val="007C148F"/>
    <w:rsid w:val="007C1B89"/>
    <w:rsid w:val="007C1C80"/>
    <w:rsid w:val="007C2076"/>
    <w:rsid w:val="007C33E6"/>
    <w:rsid w:val="007C36BF"/>
    <w:rsid w:val="007C3F41"/>
    <w:rsid w:val="007C4BF3"/>
    <w:rsid w:val="007C694D"/>
    <w:rsid w:val="007C6C9A"/>
    <w:rsid w:val="007C6F76"/>
    <w:rsid w:val="007D025C"/>
    <w:rsid w:val="007D04F2"/>
    <w:rsid w:val="007D0C8C"/>
    <w:rsid w:val="007D1E59"/>
    <w:rsid w:val="007D23E8"/>
    <w:rsid w:val="007D3451"/>
    <w:rsid w:val="007D36E8"/>
    <w:rsid w:val="007D3A49"/>
    <w:rsid w:val="007D3BCD"/>
    <w:rsid w:val="007D3DCD"/>
    <w:rsid w:val="007D4D5C"/>
    <w:rsid w:val="007D4E8F"/>
    <w:rsid w:val="007D645D"/>
    <w:rsid w:val="007D6647"/>
    <w:rsid w:val="007D6C00"/>
    <w:rsid w:val="007D6C7C"/>
    <w:rsid w:val="007D6E32"/>
    <w:rsid w:val="007D7060"/>
    <w:rsid w:val="007D7139"/>
    <w:rsid w:val="007D756E"/>
    <w:rsid w:val="007D7753"/>
    <w:rsid w:val="007D7A5A"/>
    <w:rsid w:val="007D7B8C"/>
    <w:rsid w:val="007E0293"/>
    <w:rsid w:val="007E0E0A"/>
    <w:rsid w:val="007E1214"/>
    <w:rsid w:val="007E1735"/>
    <w:rsid w:val="007E1E72"/>
    <w:rsid w:val="007E201A"/>
    <w:rsid w:val="007E3BA3"/>
    <w:rsid w:val="007E3DEA"/>
    <w:rsid w:val="007E46AD"/>
    <w:rsid w:val="007E4CE5"/>
    <w:rsid w:val="007E52BF"/>
    <w:rsid w:val="007E54E1"/>
    <w:rsid w:val="007E54F7"/>
    <w:rsid w:val="007E5D0B"/>
    <w:rsid w:val="007E5FDF"/>
    <w:rsid w:val="007E666C"/>
    <w:rsid w:val="007E70D6"/>
    <w:rsid w:val="007E71E5"/>
    <w:rsid w:val="007E7B26"/>
    <w:rsid w:val="007E7D1F"/>
    <w:rsid w:val="007F022A"/>
    <w:rsid w:val="007F17DD"/>
    <w:rsid w:val="007F1B3D"/>
    <w:rsid w:val="007F1BF0"/>
    <w:rsid w:val="007F2EFD"/>
    <w:rsid w:val="007F3801"/>
    <w:rsid w:val="007F3F3B"/>
    <w:rsid w:val="007F466B"/>
    <w:rsid w:val="007F4DAD"/>
    <w:rsid w:val="007F5614"/>
    <w:rsid w:val="007F6F65"/>
    <w:rsid w:val="007F74B0"/>
    <w:rsid w:val="007F7F39"/>
    <w:rsid w:val="008000F2"/>
    <w:rsid w:val="008004F4"/>
    <w:rsid w:val="00800A6F"/>
    <w:rsid w:val="00800C36"/>
    <w:rsid w:val="00800C63"/>
    <w:rsid w:val="00801079"/>
    <w:rsid w:val="00801691"/>
    <w:rsid w:val="00801974"/>
    <w:rsid w:val="00801A13"/>
    <w:rsid w:val="00801B60"/>
    <w:rsid w:val="00802026"/>
    <w:rsid w:val="00802510"/>
    <w:rsid w:val="008046AC"/>
    <w:rsid w:val="008046C6"/>
    <w:rsid w:val="00806766"/>
    <w:rsid w:val="00806C3E"/>
    <w:rsid w:val="0080709E"/>
    <w:rsid w:val="00810916"/>
    <w:rsid w:val="00810CE5"/>
    <w:rsid w:val="00811BBB"/>
    <w:rsid w:val="00811C26"/>
    <w:rsid w:val="00811F72"/>
    <w:rsid w:val="00811FD2"/>
    <w:rsid w:val="008120DD"/>
    <w:rsid w:val="008125AD"/>
    <w:rsid w:val="00812F58"/>
    <w:rsid w:val="0081331A"/>
    <w:rsid w:val="008133AB"/>
    <w:rsid w:val="00813507"/>
    <w:rsid w:val="008137DF"/>
    <w:rsid w:val="0081490A"/>
    <w:rsid w:val="00814D31"/>
    <w:rsid w:val="008151D1"/>
    <w:rsid w:val="008171A8"/>
    <w:rsid w:val="0081756B"/>
    <w:rsid w:val="00820A96"/>
    <w:rsid w:val="008210A8"/>
    <w:rsid w:val="00821900"/>
    <w:rsid w:val="00823107"/>
    <w:rsid w:val="00823684"/>
    <w:rsid w:val="00823F9C"/>
    <w:rsid w:val="008244DA"/>
    <w:rsid w:val="008265D8"/>
    <w:rsid w:val="00826EC4"/>
    <w:rsid w:val="008273B6"/>
    <w:rsid w:val="00827E5D"/>
    <w:rsid w:val="008306E9"/>
    <w:rsid w:val="00831443"/>
    <w:rsid w:val="0083283C"/>
    <w:rsid w:val="00832AE7"/>
    <w:rsid w:val="00832DDB"/>
    <w:rsid w:val="0083301C"/>
    <w:rsid w:val="008334B3"/>
    <w:rsid w:val="008335BF"/>
    <w:rsid w:val="0083386F"/>
    <w:rsid w:val="00833A4A"/>
    <w:rsid w:val="00834229"/>
    <w:rsid w:val="00834833"/>
    <w:rsid w:val="0083499D"/>
    <w:rsid w:val="00834BC8"/>
    <w:rsid w:val="00835687"/>
    <w:rsid w:val="008360E1"/>
    <w:rsid w:val="008361B4"/>
    <w:rsid w:val="00836D3A"/>
    <w:rsid w:val="00836FBE"/>
    <w:rsid w:val="0083729E"/>
    <w:rsid w:val="008376DC"/>
    <w:rsid w:val="008426F9"/>
    <w:rsid w:val="00842D08"/>
    <w:rsid w:val="00843922"/>
    <w:rsid w:val="00843B70"/>
    <w:rsid w:val="00843D8B"/>
    <w:rsid w:val="00843D99"/>
    <w:rsid w:val="008440AA"/>
    <w:rsid w:val="008441F6"/>
    <w:rsid w:val="00844FA0"/>
    <w:rsid w:val="00845C1C"/>
    <w:rsid w:val="00846A94"/>
    <w:rsid w:val="0084729B"/>
    <w:rsid w:val="00847486"/>
    <w:rsid w:val="008476CC"/>
    <w:rsid w:val="008476E0"/>
    <w:rsid w:val="00847739"/>
    <w:rsid w:val="00850CF9"/>
    <w:rsid w:val="00850F0F"/>
    <w:rsid w:val="0085107A"/>
    <w:rsid w:val="00851129"/>
    <w:rsid w:val="00851CCD"/>
    <w:rsid w:val="00852557"/>
    <w:rsid w:val="008528F4"/>
    <w:rsid w:val="00852956"/>
    <w:rsid w:val="00853264"/>
    <w:rsid w:val="00853749"/>
    <w:rsid w:val="00853FAC"/>
    <w:rsid w:val="00854B0B"/>
    <w:rsid w:val="00855A28"/>
    <w:rsid w:val="00855A5E"/>
    <w:rsid w:val="00855B49"/>
    <w:rsid w:val="00855BDE"/>
    <w:rsid w:val="00856548"/>
    <w:rsid w:val="008613D9"/>
    <w:rsid w:val="00862481"/>
    <w:rsid w:val="00862C7A"/>
    <w:rsid w:val="00863A1A"/>
    <w:rsid w:val="00864B5D"/>
    <w:rsid w:val="00865870"/>
    <w:rsid w:val="00866CF3"/>
    <w:rsid w:val="00870226"/>
    <w:rsid w:val="00870EB1"/>
    <w:rsid w:val="00870EDE"/>
    <w:rsid w:val="008716B6"/>
    <w:rsid w:val="0087355D"/>
    <w:rsid w:val="008735C1"/>
    <w:rsid w:val="00874AFE"/>
    <w:rsid w:val="00874C9D"/>
    <w:rsid w:val="00875446"/>
    <w:rsid w:val="00875459"/>
    <w:rsid w:val="0087547D"/>
    <w:rsid w:val="00876405"/>
    <w:rsid w:val="00876B46"/>
    <w:rsid w:val="00876E95"/>
    <w:rsid w:val="0087728A"/>
    <w:rsid w:val="008779B3"/>
    <w:rsid w:val="00877EC7"/>
    <w:rsid w:val="0088008F"/>
    <w:rsid w:val="0088035F"/>
    <w:rsid w:val="008808FE"/>
    <w:rsid w:val="008809F3"/>
    <w:rsid w:val="00880C15"/>
    <w:rsid w:val="00880D2F"/>
    <w:rsid w:val="008833EA"/>
    <w:rsid w:val="00884CCA"/>
    <w:rsid w:val="00885DFB"/>
    <w:rsid w:val="00887A2A"/>
    <w:rsid w:val="00890172"/>
    <w:rsid w:val="008903FF"/>
    <w:rsid w:val="008907D4"/>
    <w:rsid w:val="008907DD"/>
    <w:rsid w:val="00890823"/>
    <w:rsid w:val="00891726"/>
    <w:rsid w:val="00891C2A"/>
    <w:rsid w:val="00891F27"/>
    <w:rsid w:val="00892986"/>
    <w:rsid w:val="0089313D"/>
    <w:rsid w:val="008935DF"/>
    <w:rsid w:val="00893D96"/>
    <w:rsid w:val="008940C1"/>
    <w:rsid w:val="0089434B"/>
    <w:rsid w:val="00895A9F"/>
    <w:rsid w:val="00895D49"/>
    <w:rsid w:val="00896F0D"/>
    <w:rsid w:val="00897451"/>
    <w:rsid w:val="008975EE"/>
    <w:rsid w:val="008A0010"/>
    <w:rsid w:val="008A0349"/>
    <w:rsid w:val="008A064B"/>
    <w:rsid w:val="008A0690"/>
    <w:rsid w:val="008A0AFC"/>
    <w:rsid w:val="008A0D86"/>
    <w:rsid w:val="008A1C32"/>
    <w:rsid w:val="008A2757"/>
    <w:rsid w:val="008A275C"/>
    <w:rsid w:val="008A30CA"/>
    <w:rsid w:val="008A40C1"/>
    <w:rsid w:val="008A4DE1"/>
    <w:rsid w:val="008A585B"/>
    <w:rsid w:val="008A7D7B"/>
    <w:rsid w:val="008B0214"/>
    <w:rsid w:val="008B152C"/>
    <w:rsid w:val="008B1593"/>
    <w:rsid w:val="008B18F0"/>
    <w:rsid w:val="008B1E65"/>
    <w:rsid w:val="008B2261"/>
    <w:rsid w:val="008B30F2"/>
    <w:rsid w:val="008B3115"/>
    <w:rsid w:val="008B3212"/>
    <w:rsid w:val="008B39A1"/>
    <w:rsid w:val="008B3F13"/>
    <w:rsid w:val="008B41CF"/>
    <w:rsid w:val="008B446A"/>
    <w:rsid w:val="008B46AC"/>
    <w:rsid w:val="008B58A7"/>
    <w:rsid w:val="008B5BA1"/>
    <w:rsid w:val="008B6158"/>
    <w:rsid w:val="008B6221"/>
    <w:rsid w:val="008B6AF0"/>
    <w:rsid w:val="008B6E2B"/>
    <w:rsid w:val="008B6F3D"/>
    <w:rsid w:val="008B7567"/>
    <w:rsid w:val="008B7FB9"/>
    <w:rsid w:val="008C0092"/>
    <w:rsid w:val="008C00AB"/>
    <w:rsid w:val="008C0B1D"/>
    <w:rsid w:val="008C0D9B"/>
    <w:rsid w:val="008C1B8E"/>
    <w:rsid w:val="008C1C1E"/>
    <w:rsid w:val="008C1FED"/>
    <w:rsid w:val="008C2B10"/>
    <w:rsid w:val="008C44D8"/>
    <w:rsid w:val="008C5703"/>
    <w:rsid w:val="008C5BA0"/>
    <w:rsid w:val="008C5F06"/>
    <w:rsid w:val="008C6072"/>
    <w:rsid w:val="008C609D"/>
    <w:rsid w:val="008C6894"/>
    <w:rsid w:val="008C7580"/>
    <w:rsid w:val="008C7BC0"/>
    <w:rsid w:val="008D01AD"/>
    <w:rsid w:val="008D090A"/>
    <w:rsid w:val="008D1403"/>
    <w:rsid w:val="008D1903"/>
    <w:rsid w:val="008D1FF9"/>
    <w:rsid w:val="008D2086"/>
    <w:rsid w:val="008D2A62"/>
    <w:rsid w:val="008D2B4D"/>
    <w:rsid w:val="008D34E8"/>
    <w:rsid w:val="008D35A7"/>
    <w:rsid w:val="008D51A2"/>
    <w:rsid w:val="008D52DA"/>
    <w:rsid w:val="008D6086"/>
    <w:rsid w:val="008D7111"/>
    <w:rsid w:val="008D7579"/>
    <w:rsid w:val="008D7657"/>
    <w:rsid w:val="008D78A3"/>
    <w:rsid w:val="008D7A23"/>
    <w:rsid w:val="008E01B5"/>
    <w:rsid w:val="008E0E98"/>
    <w:rsid w:val="008E17BA"/>
    <w:rsid w:val="008E1D3A"/>
    <w:rsid w:val="008E2672"/>
    <w:rsid w:val="008E2964"/>
    <w:rsid w:val="008E2FB3"/>
    <w:rsid w:val="008E35D8"/>
    <w:rsid w:val="008E3B2B"/>
    <w:rsid w:val="008E4857"/>
    <w:rsid w:val="008E49E3"/>
    <w:rsid w:val="008E5CEB"/>
    <w:rsid w:val="008E5FD4"/>
    <w:rsid w:val="008E669D"/>
    <w:rsid w:val="008E6E01"/>
    <w:rsid w:val="008E6EF7"/>
    <w:rsid w:val="008E7601"/>
    <w:rsid w:val="008E7714"/>
    <w:rsid w:val="008E7B54"/>
    <w:rsid w:val="008F0F68"/>
    <w:rsid w:val="008F109D"/>
    <w:rsid w:val="008F187B"/>
    <w:rsid w:val="008F301B"/>
    <w:rsid w:val="008F329D"/>
    <w:rsid w:val="008F36A8"/>
    <w:rsid w:val="008F3C0F"/>
    <w:rsid w:val="008F3CCE"/>
    <w:rsid w:val="008F41AC"/>
    <w:rsid w:val="008F4340"/>
    <w:rsid w:val="008F43C7"/>
    <w:rsid w:val="008F5733"/>
    <w:rsid w:val="008F608F"/>
    <w:rsid w:val="008F6138"/>
    <w:rsid w:val="008F6471"/>
    <w:rsid w:val="008F6784"/>
    <w:rsid w:val="008F6BFB"/>
    <w:rsid w:val="008F7247"/>
    <w:rsid w:val="00900270"/>
    <w:rsid w:val="0090104A"/>
    <w:rsid w:val="009010DF"/>
    <w:rsid w:val="0090178A"/>
    <w:rsid w:val="00901DB8"/>
    <w:rsid w:val="009023D3"/>
    <w:rsid w:val="00902CEC"/>
    <w:rsid w:val="00903F96"/>
    <w:rsid w:val="00904748"/>
    <w:rsid w:val="00904CD0"/>
    <w:rsid w:val="009061F8"/>
    <w:rsid w:val="00906C65"/>
    <w:rsid w:val="00907004"/>
    <w:rsid w:val="00907189"/>
    <w:rsid w:val="00907B51"/>
    <w:rsid w:val="009103F2"/>
    <w:rsid w:val="00911534"/>
    <w:rsid w:val="0091161F"/>
    <w:rsid w:val="00911B69"/>
    <w:rsid w:val="009127EF"/>
    <w:rsid w:val="009129C1"/>
    <w:rsid w:val="009130F3"/>
    <w:rsid w:val="00913739"/>
    <w:rsid w:val="00913B35"/>
    <w:rsid w:val="00915164"/>
    <w:rsid w:val="00915244"/>
    <w:rsid w:val="00920E5E"/>
    <w:rsid w:val="00921059"/>
    <w:rsid w:val="0092175B"/>
    <w:rsid w:val="00921B4E"/>
    <w:rsid w:val="00923D04"/>
    <w:rsid w:val="00923E32"/>
    <w:rsid w:val="0092415C"/>
    <w:rsid w:val="00924292"/>
    <w:rsid w:val="009245F0"/>
    <w:rsid w:val="00924A0D"/>
    <w:rsid w:val="00925FF9"/>
    <w:rsid w:val="009264E8"/>
    <w:rsid w:val="00926A58"/>
    <w:rsid w:val="00926A99"/>
    <w:rsid w:val="009275E6"/>
    <w:rsid w:val="009276C8"/>
    <w:rsid w:val="00927FDF"/>
    <w:rsid w:val="0093088D"/>
    <w:rsid w:val="00931521"/>
    <w:rsid w:val="0093156B"/>
    <w:rsid w:val="00932C91"/>
    <w:rsid w:val="00933183"/>
    <w:rsid w:val="00933486"/>
    <w:rsid w:val="009334B5"/>
    <w:rsid w:val="00933BD4"/>
    <w:rsid w:val="00934E57"/>
    <w:rsid w:val="00935CED"/>
    <w:rsid w:val="0093618F"/>
    <w:rsid w:val="00936196"/>
    <w:rsid w:val="00936284"/>
    <w:rsid w:val="0093689B"/>
    <w:rsid w:val="009372DE"/>
    <w:rsid w:val="00940274"/>
    <w:rsid w:val="009403EF"/>
    <w:rsid w:val="00940609"/>
    <w:rsid w:val="009410EC"/>
    <w:rsid w:val="00941AB3"/>
    <w:rsid w:val="009422DA"/>
    <w:rsid w:val="0094233B"/>
    <w:rsid w:val="00942732"/>
    <w:rsid w:val="00943AA2"/>
    <w:rsid w:val="00943C41"/>
    <w:rsid w:val="009461BD"/>
    <w:rsid w:val="00946284"/>
    <w:rsid w:val="009503B0"/>
    <w:rsid w:val="009506F6"/>
    <w:rsid w:val="009511BD"/>
    <w:rsid w:val="009514AB"/>
    <w:rsid w:val="009518E6"/>
    <w:rsid w:val="00951C20"/>
    <w:rsid w:val="009522D8"/>
    <w:rsid w:val="00952E7D"/>
    <w:rsid w:val="009534BE"/>
    <w:rsid w:val="009537EB"/>
    <w:rsid w:val="00955C0A"/>
    <w:rsid w:val="00957DE2"/>
    <w:rsid w:val="009609BF"/>
    <w:rsid w:val="00961A47"/>
    <w:rsid w:val="00961D4E"/>
    <w:rsid w:val="00962548"/>
    <w:rsid w:val="00962C55"/>
    <w:rsid w:val="00962E6B"/>
    <w:rsid w:val="0096451B"/>
    <w:rsid w:val="00965180"/>
    <w:rsid w:val="009653D6"/>
    <w:rsid w:val="009656A9"/>
    <w:rsid w:val="009664EE"/>
    <w:rsid w:val="00966E3C"/>
    <w:rsid w:val="00967C0F"/>
    <w:rsid w:val="00967E05"/>
    <w:rsid w:val="00967FEE"/>
    <w:rsid w:val="00970634"/>
    <w:rsid w:val="00971964"/>
    <w:rsid w:val="00971B98"/>
    <w:rsid w:val="0097236B"/>
    <w:rsid w:val="00972A8D"/>
    <w:rsid w:val="00974B80"/>
    <w:rsid w:val="00974BAD"/>
    <w:rsid w:val="00975244"/>
    <w:rsid w:val="00975363"/>
    <w:rsid w:val="00976167"/>
    <w:rsid w:val="009761E6"/>
    <w:rsid w:val="0097727B"/>
    <w:rsid w:val="00977405"/>
    <w:rsid w:val="0097769A"/>
    <w:rsid w:val="0097788E"/>
    <w:rsid w:val="009801BE"/>
    <w:rsid w:val="0098040E"/>
    <w:rsid w:val="00980664"/>
    <w:rsid w:val="00981B7E"/>
    <w:rsid w:val="009821E6"/>
    <w:rsid w:val="009829C1"/>
    <w:rsid w:val="009829F7"/>
    <w:rsid w:val="0098378B"/>
    <w:rsid w:val="00983F3C"/>
    <w:rsid w:val="009849FC"/>
    <w:rsid w:val="0098545E"/>
    <w:rsid w:val="009857B0"/>
    <w:rsid w:val="00985FDB"/>
    <w:rsid w:val="00986781"/>
    <w:rsid w:val="00986A6B"/>
    <w:rsid w:val="00986D79"/>
    <w:rsid w:val="00987938"/>
    <w:rsid w:val="0099001B"/>
    <w:rsid w:val="009904FA"/>
    <w:rsid w:val="00990734"/>
    <w:rsid w:val="009907D5"/>
    <w:rsid w:val="009917C3"/>
    <w:rsid w:val="00991A4C"/>
    <w:rsid w:val="00991B86"/>
    <w:rsid w:val="00994499"/>
    <w:rsid w:val="0099533D"/>
    <w:rsid w:val="00996878"/>
    <w:rsid w:val="00996A63"/>
    <w:rsid w:val="009A1396"/>
    <w:rsid w:val="009A1A54"/>
    <w:rsid w:val="009A21D2"/>
    <w:rsid w:val="009A2843"/>
    <w:rsid w:val="009A3346"/>
    <w:rsid w:val="009A3ECA"/>
    <w:rsid w:val="009A435E"/>
    <w:rsid w:val="009A4AB3"/>
    <w:rsid w:val="009A4BCA"/>
    <w:rsid w:val="009A4C85"/>
    <w:rsid w:val="009A59DA"/>
    <w:rsid w:val="009A5FA8"/>
    <w:rsid w:val="009A6181"/>
    <w:rsid w:val="009A631E"/>
    <w:rsid w:val="009A6333"/>
    <w:rsid w:val="009A6519"/>
    <w:rsid w:val="009A6F28"/>
    <w:rsid w:val="009A7021"/>
    <w:rsid w:val="009A7B6D"/>
    <w:rsid w:val="009B0EC8"/>
    <w:rsid w:val="009B1074"/>
    <w:rsid w:val="009B1B82"/>
    <w:rsid w:val="009B1CC8"/>
    <w:rsid w:val="009B3BA9"/>
    <w:rsid w:val="009B4583"/>
    <w:rsid w:val="009B490B"/>
    <w:rsid w:val="009B494D"/>
    <w:rsid w:val="009B5397"/>
    <w:rsid w:val="009B5ABB"/>
    <w:rsid w:val="009B66D1"/>
    <w:rsid w:val="009B6BF1"/>
    <w:rsid w:val="009B6EE4"/>
    <w:rsid w:val="009B747F"/>
    <w:rsid w:val="009C0BD0"/>
    <w:rsid w:val="009C0DC0"/>
    <w:rsid w:val="009C1701"/>
    <w:rsid w:val="009C27C7"/>
    <w:rsid w:val="009C3370"/>
    <w:rsid w:val="009C36CF"/>
    <w:rsid w:val="009C3826"/>
    <w:rsid w:val="009C3DA9"/>
    <w:rsid w:val="009C4B93"/>
    <w:rsid w:val="009C5969"/>
    <w:rsid w:val="009C59D5"/>
    <w:rsid w:val="009C5C91"/>
    <w:rsid w:val="009C6B38"/>
    <w:rsid w:val="009C6EFA"/>
    <w:rsid w:val="009C7254"/>
    <w:rsid w:val="009C7917"/>
    <w:rsid w:val="009C7B52"/>
    <w:rsid w:val="009C7CF4"/>
    <w:rsid w:val="009D1DF7"/>
    <w:rsid w:val="009D2140"/>
    <w:rsid w:val="009D24A0"/>
    <w:rsid w:val="009D265C"/>
    <w:rsid w:val="009D2A05"/>
    <w:rsid w:val="009D2AD0"/>
    <w:rsid w:val="009D32CC"/>
    <w:rsid w:val="009D3A6F"/>
    <w:rsid w:val="009D41A5"/>
    <w:rsid w:val="009D4795"/>
    <w:rsid w:val="009D5068"/>
    <w:rsid w:val="009D558F"/>
    <w:rsid w:val="009D6882"/>
    <w:rsid w:val="009D6C90"/>
    <w:rsid w:val="009D7043"/>
    <w:rsid w:val="009D7C1E"/>
    <w:rsid w:val="009E076C"/>
    <w:rsid w:val="009E0A1B"/>
    <w:rsid w:val="009E0ADF"/>
    <w:rsid w:val="009E0C3B"/>
    <w:rsid w:val="009E0C41"/>
    <w:rsid w:val="009E0E5D"/>
    <w:rsid w:val="009E1CF2"/>
    <w:rsid w:val="009E1D44"/>
    <w:rsid w:val="009E24F0"/>
    <w:rsid w:val="009E2B6A"/>
    <w:rsid w:val="009E2C21"/>
    <w:rsid w:val="009E2CC2"/>
    <w:rsid w:val="009E3F90"/>
    <w:rsid w:val="009E5555"/>
    <w:rsid w:val="009E5AD9"/>
    <w:rsid w:val="009E69B9"/>
    <w:rsid w:val="009E6BCA"/>
    <w:rsid w:val="009E6D3B"/>
    <w:rsid w:val="009E76CC"/>
    <w:rsid w:val="009E78BE"/>
    <w:rsid w:val="009E7B12"/>
    <w:rsid w:val="009F05D5"/>
    <w:rsid w:val="009F1222"/>
    <w:rsid w:val="009F1692"/>
    <w:rsid w:val="009F1EAE"/>
    <w:rsid w:val="009F47FD"/>
    <w:rsid w:val="009F4A18"/>
    <w:rsid w:val="009F5C23"/>
    <w:rsid w:val="009F663E"/>
    <w:rsid w:val="009F700B"/>
    <w:rsid w:val="009F7759"/>
    <w:rsid w:val="00A00F90"/>
    <w:rsid w:val="00A02D14"/>
    <w:rsid w:val="00A02D55"/>
    <w:rsid w:val="00A035BC"/>
    <w:rsid w:val="00A03782"/>
    <w:rsid w:val="00A03899"/>
    <w:rsid w:val="00A03DE9"/>
    <w:rsid w:val="00A03EA0"/>
    <w:rsid w:val="00A04CA9"/>
    <w:rsid w:val="00A04F0B"/>
    <w:rsid w:val="00A05C52"/>
    <w:rsid w:val="00A060B6"/>
    <w:rsid w:val="00A06B37"/>
    <w:rsid w:val="00A06B60"/>
    <w:rsid w:val="00A07378"/>
    <w:rsid w:val="00A07440"/>
    <w:rsid w:val="00A0759B"/>
    <w:rsid w:val="00A075C9"/>
    <w:rsid w:val="00A076FC"/>
    <w:rsid w:val="00A10C24"/>
    <w:rsid w:val="00A10FED"/>
    <w:rsid w:val="00A11A2E"/>
    <w:rsid w:val="00A122C6"/>
    <w:rsid w:val="00A13BB9"/>
    <w:rsid w:val="00A143D8"/>
    <w:rsid w:val="00A14983"/>
    <w:rsid w:val="00A1571F"/>
    <w:rsid w:val="00A15D3A"/>
    <w:rsid w:val="00A15D3D"/>
    <w:rsid w:val="00A160B6"/>
    <w:rsid w:val="00A16973"/>
    <w:rsid w:val="00A17975"/>
    <w:rsid w:val="00A217A8"/>
    <w:rsid w:val="00A21F97"/>
    <w:rsid w:val="00A222DC"/>
    <w:rsid w:val="00A22819"/>
    <w:rsid w:val="00A24068"/>
    <w:rsid w:val="00A2444D"/>
    <w:rsid w:val="00A24733"/>
    <w:rsid w:val="00A24D70"/>
    <w:rsid w:val="00A25113"/>
    <w:rsid w:val="00A255BF"/>
    <w:rsid w:val="00A25DE1"/>
    <w:rsid w:val="00A25E0B"/>
    <w:rsid w:val="00A26302"/>
    <w:rsid w:val="00A26986"/>
    <w:rsid w:val="00A26DCA"/>
    <w:rsid w:val="00A26DFA"/>
    <w:rsid w:val="00A30000"/>
    <w:rsid w:val="00A30887"/>
    <w:rsid w:val="00A30B16"/>
    <w:rsid w:val="00A30CCB"/>
    <w:rsid w:val="00A3109D"/>
    <w:rsid w:val="00A31578"/>
    <w:rsid w:val="00A32012"/>
    <w:rsid w:val="00A32EA0"/>
    <w:rsid w:val="00A3337C"/>
    <w:rsid w:val="00A34627"/>
    <w:rsid w:val="00A34B00"/>
    <w:rsid w:val="00A34EAF"/>
    <w:rsid w:val="00A35788"/>
    <w:rsid w:val="00A36842"/>
    <w:rsid w:val="00A36ABD"/>
    <w:rsid w:val="00A37251"/>
    <w:rsid w:val="00A373AC"/>
    <w:rsid w:val="00A37508"/>
    <w:rsid w:val="00A375CA"/>
    <w:rsid w:val="00A37972"/>
    <w:rsid w:val="00A37F23"/>
    <w:rsid w:val="00A400D8"/>
    <w:rsid w:val="00A420BA"/>
    <w:rsid w:val="00A43376"/>
    <w:rsid w:val="00A43B0A"/>
    <w:rsid w:val="00A44EAA"/>
    <w:rsid w:val="00A45A89"/>
    <w:rsid w:val="00A465ED"/>
    <w:rsid w:val="00A46D68"/>
    <w:rsid w:val="00A46DF4"/>
    <w:rsid w:val="00A50101"/>
    <w:rsid w:val="00A50139"/>
    <w:rsid w:val="00A50BC0"/>
    <w:rsid w:val="00A51B35"/>
    <w:rsid w:val="00A51BF9"/>
    <w:rsid w:val="00A5218B"/>
    <w:rsid w:val="00A5282B"/>
    <w:rsid w:val="00A54650"/>
    <w:rsid w:val="00A54B3F"/>
    <w:rsid w:val="00A57903"/>
    <w:rsid w:val="00A57F82"/>
    <w:rsid w:val="00A605EC"/>
    <w:rsid w:val="00A608E0"/>
    <w:rsid w:val="00A60946"/>
    <w:rsid w:val="00A60CD8"/>
    <w:rsid w:val="00A61591"/>
    <w:rsid w:val="00A61777"/>
    <w:rsid w:val="00A61FE9"/>
    <w:rsid w:val="00A62B64"/>
    <w:rsid w:val="00A63094"/>
    <w:rsid w:val="00A6323E"/>
    <w:rsid w:val="00A6338F"/>
    <w:rsid w:val="00A63992"/>
    <w:rsid w:val="00A64342"/>
    <w:rsid w:val="00A64A8E"/>
    <w:rsid w:val="00A64DC2"/>
    <w:rsid w:val="00A64FE4"/>
    <w:rsid w:val="00A65A26"/>
    <w:rsid w:val="00A66250"/>
    <w:rsid w:val="00A66621"/>
    <w:rsid w:val="00A673E5"/>
    <w:rsid w:val="00A676BF"/>
    <w:rsid w:val="00A67E76"/>
    <w:rsid w:val="00A70257"/>
    <w:rsid w:val="00A72B24"/>
    <w:rsid w:val="00A72E7B"/>
    <w:rsid w:val="00A73A3E"/>
    <w:rsid w:val="00A7420C"/>
    <w:rsid w:val="00A753A8"/>
    <w:rsid w:val="00A75C1D"/>
    <w:rsid w:val="00A75E56"/>
    <w:rsid w:val="00A76501"/>
    <w:rsid w:val="00A7664E"/>
    <w:rsid w:val="00A76862"/>
    <w:rsid w:val="00A76935"/>
    <w:rsid w:val="00A769E1"/>
    <w:rsid w:val="00A8032B"/>
    <w:rsid w:val="00A816F4"/>
    <w:rsid w:val="00A81955"/>
    <w:rsid w:val="00A81E6A"/>
    <w:rsid w:val="00A82F47"/>
    <w:rsid w:val="00A83279"/>
    <w:rsid w:val="00A833C5"/>
    <w:rsid w:val="00A83A6C"/>
    <w:rsid w:val="00A83DAF"/>
    <w:rsid w:val="00A83E38"/>
    <w:rsid w:val="00A8485E"/>
    <w:rsid w:val="00A84E6F"/>
    <w:rsid w:val="00A84EC8"/>
    <w:rsid w:val="00A84F60"/>
    <w:rsid w:val="00A85C91"/>
    <w:rsid w:val="00A85D30"/>
    <w:rsid w:val="00A86A05"/>
    <w:rsid w:val="00A86CAF"/>
    <w:rsid w:val="00A8720D"/>
    <w:rsid w:val="00A87239"/>
    <w:rsid w:val="00A90665"/>
    <w:rsid w:val="00A90B35"/>
    <w:rsid w:val="00A914A1"/>
    <w:rsid w:val="00A91CDC"/>
    <w:rsid w:val="00A921E5"/>
    <w:rsid w:val="00A92FD3"/>
    <w:rsid w:val="00A93663"/>
    <w:rsid w:val="00A93A68"/>
    <w:rsid w:val="00A93C44"/>
    <w:rsid w:val="00A94807"/>
    <w:rsid w:val="00A94E4A"/>
    <w:rsid w:val="00A956E3"/>
    <w:rsid w:val="00A95C6B"/>
    <w:rsid w:val="00A95E86"/>
    <w:rsid w:val="00A9643C"/>
    <w:rsid w:val="00A97299"/>
    <w:rsid w:val="00A97512"/>
    <w:rsid w:val="00A97E8A"/>
    <w:rsid w:val="00AA0A8C"/>
    <w:rsid w:val="00AA1E2D"/>
    <w:rsid w:val="00AA35D6"/>
    <w:rsid w:val="00AA36FF"/>
    <w:rsid w:val="00AA3963"/>
    <w:rsid w:val="00AA3BFD"/>
    <w:rsid w:val="00AA3F89"/>
    <w:rsid w:val="00AA417F"/>
    <w:rsid w:val="00AA4455"/>
    <w:rsid w:val="00AA5047"/>
    <w:rsid w:val="00AA5CA9"/>
    <w:rsid w:val="00AA6288"/>
    <w:rsid w:val="00AB004C"/>
    <w:rsid w:val="00AB0D06"/>
    <w:rsid w:val="00AB10D0"/>
    <w:rsid w:val="00AB1AEA"/>
    <w:rsid w:val="00AB1B9B"/>
    <w:rsid w:val="00AB1C53"/>
    <w:rsid w:val="00AB2D47"/>
    <w:rsid w:val="00AB32C8"/>
    <w:rsid w:val="00AB348E"/>
    <w:rsid w:val="00AB3940"/>
    <w:rsid w:val="00AB3E28"/>
    <w:rsid w:val="00AB4579"/>
    <w:rsid w:val="00AB484A"/>
    <w:rsid w:val="00AB504C"/>
    <w:rsid w:val="00AB74A3"/>
    <w:rsid w:val="00AB7625"/>
    <w:rsid w:val="00AB7982"/>
    <w:rsid w:val="00AB7A03"/>
    <w:rsid w:val="00AC09C2"/>
    <w:rsid w:val="00AC0B5F"/>
    <w:rsid w:val="00AC1056"/>
    <w:rsid w:val="00AC164F"/>
    <w:rsid w:val="00AC207E"/>
    <w:rsid w:val="00AC20AD"/>
    <w:rsid w:val="00AC27A9"/>
    <w:rsid w:val="00AC30C6"/>
    <w:rsid w:val="00AC3167"/>
    <w:rsid w:val="00AC366C"/>
    <w:rsid w:val="00AC384C"/>
    <w:rsid w:val="00AC521F"/>
    <w:rsid w:val="00AC56A1"/>
    <w:rsid w:val="00AC58AF"/>
    <w:rsid w:val="00AC682D"/>
    <w:rsid w:val="00AC7050"/>
    <w:rsid w:val="00AC70FA"/>
    <w:rsid w:val="00AD0A27"/>
    <w:rsid w:val="00AD0ABB"/>
    <w:rsid w:val="00AD0D3E"/>
    <w:rsid w:val="00AD1753"/>
    <w:rsid w:val="00AD198E"/>
    <w:rsid w:val="00AD1A36"/>
    <w:rsid w:val="00AD1E21"/>
    <w:rsid w:val="00AD1F11"/>
    <w:rsid w:val="00AD298C"/>
    <w:rsid w:val="00AD2A15"/>
    <w:rsid w:val="00AD3DAD"/>
    <w:rsid w:val="00AD4914"/>
    <w:rsid w:val="00AD5798"/>
    <w:rsid w:val="00AD59FD"/>
    <w:rsid w:val="00AD646F"/>
    <w:rsid w:val="00AD65D9"/>
    <w:rsid w:val="00AD699F"/>
    <w:rsid w:val="00AD6F46"/>
    <w:rsid w:val="00AD789C"/>
    <w:rsid w:val="00AE01E5"/>
    <w:rsid w:val="00AE0512"/>
    <w:rsid w:val="00AE0572"/>
    <w:rsid w:val="00AE0808"/>
    <w:rsid w:val="00AE08A2"/>
    <w:rsid w:val="00AE1451"/>
    <w:rsid w:val="00AE1688"/>
    <w:rsid w:val="00AE1853"/>
    <w:rsid w:val="00AE2198"/>
    <w:rsid w:val="00AE2587"/>
    <w:rsid w:val="00AE274D"/>
    <w:rsid w:val="00AE2B08"/>
    <w:rsid w:val="00AE312E"/>
    <w:rsid w:val="00AE32B8"/>
    <w:rsid w:val="00AE411E"/>
    <w:rsid w:val="00AE4737"/>
    <w:rsid w:val="00AE4C07"/>
    <w:rsid w:val="00AE519D"/>
    <w:rsid w:val="00AE5D82"/>
    <w:rsid w:val="00AE5E4B"/>
    <w:rsid w:val="00AE6668"/>
    <w:rsid w:val="00AE6E5D"/>
    <w:rsid w:val="00AE7B40"/>
    <w:rsid w:val="00AF03BA"/>
    <w:rsid w:val="00AF0BE5"/>
    <w:rsid w:val="00AF0FAC"/>
    <w:rsid w:val="00AF1118"/>
    <w:rsid w:val="00AF11D9"/>
    <w:rsid w:val="00AF3BD2"/>
    <w:rsid w:val="00AF4528"/>
    <w:rsid w:val="00AF5DC2"/>
    <w:rsid w:val="00AF653C"/>
    <w:rsid w:val="00AF7167"/>
    <w:rsid w:val="00AF7441"/>
    <w:rsid w:val="00AF74AB"/>
    <w:rsid w:val="00B00891"/>
    <w:rsid w:val="00B01252"/>
    <w:rsid w:val="00B01708"/>
    <w:rsid w:val="00B02418"/>
    <w:rsid w:val="00B02A5A"/>
    <w:rsid w:val="00B02AAE"/>
    <w:rsid w:val="00B034A2"/>
    <w:rsid w:val="00B041D7"/>
    <w:rsid w:val="00B05673"/>
    <w:rsid w:val="00B058E3"/>
    <w:rsid w:val="00B06913"/>
    <w:rsid w:val="00B10888"/>
    <w:rsid w:val="00B108BB"/>
    <w:rsid w:val="00B11000"/>
    <w:rsid w:val="00B11092"/>
    <w:rsid w:val="00B12639"/>
    <w:rsid w:val="00B12979"/>
    <w:rsid w:val="00B12E73"/>
    <w:rsid w:val="00B13714"/>
    <w:rsid w:val="00B13C17"/>
    <w:rsid w:val="00B140A3"/>
    <w:rsid w:val="00B14DEC"/>
    <w:rsid w:val="00B15748"/>
    <w:rsid w:val="00B15AC5"/>
    <w:rsid w:val="00B15BFA"/>
    <w:rsid w:val="00B16C6F"/>
    <w:rsid w:val="00B1713C"/>
    <w:rsid w:val="00B17617"/>
    <w:rsid w:val="00B17B3E"/>
    <w:rsid w:val="00B20B3B"/>
    <w:rsid w:val="00B20FA3"/>
    <w:rsid w:val="00B21689"/>
    <w:rsid w:val="00B21B6E"/>
    <w:rsid w:val="00B21C18"/>
    <w:rsid w:val="00B223D7"/>
    <w:rsid w:val="00B224DB"/>
    <w:rsid w:val="00B22738"/>
    <w:rsid w:val="00B22C26"/>
    <w:rsid w:val="00B22E51"/>
    <w:rsid w:val="00B236B6"/>
    <w:rsid w:val="00B237EA"/>
    <w:rsid w:val="00B23816"/>
    <w:rsid w:val="00B23C0E"/>
    <w:rsid w:val="00B24252"/>
    <w:rsid w:val="00B24B6A"/>
    <w:rsid w:val="00B24F68"/>
    <w:rsid w:val="00B25904"/>
    <w:rsid w:val="00B25AB1"/>
    <w:rsid w:val="00B2633F"/>
    <w:rsid w:val="00B2695B"/>
    <w:rsid w:val="00B3065D"/>
    <w:rsid w:val="00B30B23"/>
    <w:rsid w:val="00B32543"/>
    <w:rsid w:val="00B32A07"/>
    <w:rsid w:val="00B33458"/>
    <w:rsid w:val="00B33592"/>
    <w:rsid w:val="00B338B2"/>
    <w:rsid w:val="00B33910"/>
    <w:rsid w:val="00B33DF5"/>
    <w:rsid w:val="00B340F6"/>
    <w:rsid w:val="00B35139"/>
    <w:rsid w:val="00B35591"/>
    <w:rsid w:val="00B363A5"/>
    <w:rsid w:val="00B36E7C"/>
    <w:rsid w:val="00B37448"/>
    <w:rsid w:val="00B3758E"/>
    <w:rsid w:val="00B37977"/>
    <w:rsid w:val="00B4061D"/>
    <w:rsid w:val="00B418EE"/>
    <w:rsid w:val="00B419EE"/>
    <w:rsid w:val="00B420B0"/>
    <w:rsid w:val="00B42846"/>
    <w:rsid w:val="00B429B5"/>
    <w:rsid w:val="00B43C69"/>
    <w:rsid w:val="00B43DA9"/>
    <w:rsid w:val="00B44349"/>
    <w:rsid w:val="00B445C5"/>
    <w:rsid w:val="00B447D3"/>
    <w:rsid w:val="00B449A5"/>
    <w:rsid w:val="00B44D59"/>
    <w:rsid w:val="00B45B4D"/>
    <w:rsid w:val="00B45CFB"/>
    <w:rsid w:val="00B46712"/>
    <w:rsid w:val="00B468E9"/>
    <w:rsid w:val="00B476E6"/>
    <w:rsid w:val="00B50062"/>
    <w:rsid w:val="00B50112"/>
    <w:rsid w:val="00B50408"/>
    <w:rsid w:val="00B514D9"/>
    <w:rsid w:val="00B5236E"/>
    <w:rsid w:val="00B528A2"/>
    <w:rsid w:val="00B52CCE"/>
    <w:rsid w:val="00B53648"/>
    <w:rsid w:val="00B5392F"/>
    <w:rsid w:val="00B544C5"/>
    <w:rsid w:val="00B54CA0"/>
    <w:rsid w:val="00B54D44"/>
    <w:rsid w:val="00B55329"/>
    <w:rsid w:val="00B5682B"/>
    <w:rsid w:val="00B56901"/>
    <w:rsid w:val="00B57201"/>
    <w:rsid w:val="00B57242"/>
    <w:rsid w:val="00B57815"/>
    <w:rsid w:val="00B57B2E"/>
    <w:rsid w:val="00B60052"/>
    <w:rsid w:val="00B60537"/>
    <w:rsid w:val="00B60AE1"/>
    <w:rsid w:val="00B60C80"/>
    <w:rsid w:val="00B612E9"/>
    <w:rsid w:val="00B6170B"/>
    <w:rsid w:val="00B61724"/>
    <w:rsid w:val="00B619DD"/>
    <w:rsid w:val="00B61D00"/>
    <w:rsid w:val="00B61D31"/>
    <w:rsid w:val="00B621A1"/>
    <w:rsid w:val="00B621EA"/>
    <w:rsid w:val="00B623F2"/>
    <w:rsid w:val="00B62653"/>
    <w:rsid w:val="00B6369C"/>
    <w:rsid w:val="00B63794"/>
    <w:rsid w:val="00B63AA4"/>
    <w:rsid w:val="00B64AE5"/>
    <w:rsid w:val="00B65625"/>
    <w:rsid w:val="00B6591E"/>
    <w:rsid w:val="00B6622C"/>
    <w:rsid w:val="00B66839"/>
    <w:rsid w:val="00B70E0B"/>
    <w:rsid w:val="00B711C6"/>
    <w:rsid w:val="00B71BC4"/>
    <w:rsid w:val="00B71C46"/>
    <w:rsid w:val="00B71FDB"/>
    <w:rsid w:val="00B72010"/>
    <w:rsid w:val="00B72140"/>
    <w:rsid w:val="00B72425"/>
    <w:rsid w:val="00B726B2"/>
    <w:rsid w:val="00B72A5D"/>
    <w:rsid w:val="00B72F0B"/>
    <w:rsid w:val="00B730E2"/>
    <w:rsid w:val="00B73279"/>
    <w:rsid w:val="00B73996"/>
    <w:rsid w:val="00B73DCD"/>
    <w:rsid w:val="00B746FF"/>
    <w:rsid w:val="00B7545D"/>
    <w:rsid w:val="00B756AC"/>
    <w:rsid w:val="00B7575B"/>
    <w:rsid w:val="00B76A27"/>
    <w:rsid w:val="00B80258"/>
    <w:rsid w:val="00B80EBC"/>
    <w:rsid w:val="00B81F29"/>
    <w:rsid w:val="00B82295"/>
    <w:rsid w:val="00B82645"/>
    <w:rsid w:val="00B833CA"/>
    <w:rsid w:val="00B83756"/>
    <w:rsid w:val="00B83DC2"/>
    <w:rsid w:val="00B8437A"/>
    <w:rsid w:val="00B845CA"/>
    <w:rsid w:val="00B846B8"/>
    <w:rsid w:val="00B84838"/>
    <w:rsid w:val="00B84F42"/>
    <w:rsid w:val="00B85129"/>
    <w:rsid w:val="00B85627"/>
    <w:rsid w:val="00B85CC5"/>
    <w:rsid w:val="00B871AE"/>
    <w:rsid w:val="00B875F4"/>
    <w:rsid w:val="00B90003"/>
    <w:rsid w:val="00B901E1"/>
    <w:rsid w:val="00B9057C"/>
    <w:rsid w:val="00B90BEA"/>
    <w:rsid w:val="00B9215E"/>
    <w:rsid w:val="00B9261B"/>
    <w:rsid w:val="00B92D16"/>
    <w:rsid w:val="00B936F6"/>
    <w:rsid w:val="00B9376A"/>
    <w:rsid w:val="00B93F65"/>
    <w:rsid w:val="00B93F81"/>
    <w:rsid w:val="00B93FC2"/>
    <w:rsid w:val="00B941C0"/>
    <w:rsid w:val="00B9498D"/>
    <w:rsid w:val="00B94D55"/>
    <w:rsid w:val="00B94E1D"/>
    <w:rsid w:val="00B958BF"/>
    <w:rsid w:val="00B95E61"/>
    <w:rsid w:val="00B961ED"/>
    <w:rsid w:val="00B9698A"/>
    <w:rsid w:val="00B96C68"/>
    <w:rsid w:val="00B97B97"/>
    <w:rsid w:val="00BA00CD"/>
    <w:rsid w:val="00BA09C0"/>
    <w:rsid w:val="00BA1C7D"/>
    <w:rsid w:val="00BA210B"/>
    <w:rsid w:val="00BA2779"/>
    <w:rsid w:val="00BA2CE2"/>
    <w:rsid w:val="00BA2DE4"/>
    <w:rsid w:val="00BA332C"/>
    <w:rsid w:val="00BA434C"/>
    <w:rsid w:val="00BA49CB"/>
    <w:rsid w:val="00BA597F"/>
    <w:rsid w:val="00BA6595"/>
    <w:rsid w:val="00BA6CDA"/>
    <w:rsid w:val="00BA74E7"/>
    <w:rsid w:val="00BB0034"/>
    <w:rsid w:val="00BB0385"/>
    <w:rsid w:val="00BB0581"/>
    <w:rsid w:val="00BB13D5"/>
    <w:rsid w:val="00BB279A"/>
    <w:rsid w:val="00BB2CC6"/>
    <w:rsid w:val="00BB2F49"/>
    <w:rsid w:val="00BB3CFB"/>
    <w:rsid w:val="00BB3DA2"/>
    <w:rsid w:val="00BB4CA1"/>
    <w:rsid w:val="00BB4D3A"/>
    <w:rsid w:val="00BB52E5"/>
    <w:rsid w:val="00BB5625"/>
    <w:rsid w:val="00BB6106"/>
    <w:rsid w:val="00BB6664"/>
    <w:rsid w:val="00BB6E68"/>
    <w:rsid w:val="00BB6F0C"/>
    <w:rsid w:val="00BB71C4"/>
    <w:rsid w:val="00BB7E4C"/>
    <w:rsid w:val="00BC0CF1"/>
    <w:rsid w:val="00BC1006"/>
    <w:rsid w:val="00BC15FC"/>
    <w:rsid w:val="00BC173C"/>
    <w:rsid w:val="00BC1CD7"/>
    <w:rsid w:val="00BC1E20"/>
    <w:rsid w:val="00BC21D9"/>
    <w:rsid w:val="00BC223E"/>
    <w:rsid w:val="00BC3418"/>
    <w:rsid w:val="00BC3DE0"/>
    <w:rsid w:val="00BC4163"/>
    <w:rsid w:val="00BC4B00"/>
    <w:rsid w:val="00BC5546"/>
    <w:rsid w:val="00BC5AA5"/>
    <w:rsid w:val="00BC6909"/>
    <w:rsid w:val="00BC70E0"/>
    <w:rsid w:val="00BD2111"/>
    <w:rsid w:val="00BD3F36"/>
    <w:rsid w:val="00BD4051"/>
    <w:rsid w:val="00BD428B"/>
    <w:rsid w:val="00BD4710"/>
    <w:rsid w:val="00BD4A3E"/>
    <w:rsid w:val="00BD4DC9"/>
    <w:rsid w:val="00BD56A0"/>
    <w:rsid w:val="00BD5CED"/>
    <w:rsid w:val="00BD643C"/>
    <w:rsid w:val="00BD711F"/>
    <w:rsid w:val="00BD7A7C"/>
    <w:rsid w:val="00BD7D8E"/>
    <w:rsid w:val="00BE0115"/>
    <w:rsid w:val="00BE071C"/>
    <w:rsid w:val="00BE0C52"/>
    <w:rsid w:val="00BE0ECE"/>
    <w:rsid w:val="00BE0F12"/>
    <w:rsid w:val="00BE0F86"/>
    <w:rsid w:val="00BE1573"/>
    <w:rsid w:val="00BE1DAF"/>
    <w:rsid w:val="00BE254E"/>
    <w:rsid w:val="00BE3613"/>
    <w:rsid w:val="00BE38ED"/>
    <w:rsid w:val="00BE4144"/>
    <w:rsid w:val="00BE42D1"/>
    <w:rsid w:val="00BE4804"/>
    <w:rsid w:val="00BE48CD"/>
    <w:rsid w:val="00BE4A8C"/>
    <w:rsid w:val="00BE564A"/>
    <w:rsid w:val="00BE5CBA"/>
    <w:rsid w:val="00BE639C"/>
    <w:rsid w:val="00BE73C5"/>
    <w:rsid w:val="00BE7B54"/>
    <w:rsid w:val="00BE7E8F"/>
    <w:rsid w:val="00BF29DD"/>
    <w:rsid w:val="00BF3204"/>
    <w:rsid w:val="00BF32D7"/>
    <w:rsid w:val="00BF338E"/>
    <w:rsid w:val="00BF3E46"/>
    <w:rsid w:val="00BF45C5"/>
    <w:rsid w:val="00BF6791"/>
    <w:rsid w:val="00BF68D0"/>
    <w:rsid w:val="00BF69D1"/>
    <w:rsid w:val="00BF765D"/>
    <w:rsid w:val="00BF7A42"/>
    <w:rsid w:val="00C0083D"/>
    <w:rsid w:val="00C01124"/>
    <w:rsid w:val="00C02FDA"/>
    <w:rsid w:val="00C03D87"/>
    <w:rsid w:val="00C051D3"/>
    <w:rsid w:val="00C0520F"/>
    <w:rsid w:val="00C05C25"/>
    <w:rsid w:val="00C064E2"/>
    <w:rsid w:val="00C068D0"/>
    <w:rsid w:val="00C07ED7"/>
    <w:rsid w:val="00C101C7"/>
    <w:rsid w:val="00C1030A"/>
    <w:rsid w:val="00C103C7"/>
    <w:rsid w:val="00C10484"/>
    <w:rsid w:val="00C104A6"/>
    <w:rsid w:val="00C11639"/>
    <w:rsid w:val="00C11B50"/>
    <w:rsid w:val="00C11C80"/>
    <w:rsid w:val="00C13273"/>
    <w:rsid w:val="00C132E7"/>
    <w:rsid w:val="00C13773"/>
    <w:rsid w:val="00C13D25"/>
    <w:rsid w:val="00C1537E"/>
    <w:rsid w:val="00C1561F"/>
    <w:rsid w:val="00C15974"/>
    <w:rsid w:val="00C1603C"/>
    <w:rsid w:val="00C16719"/>
    <w:rsid w:val="00C169B0"/>
    <w:rsid w:val="00C16C62"/>
    <w:rsid w:val="00C17340"/>
    <w:rsid w:val="00C173C2"/>
    <w:rsid w:val="00C17446"/>
    <w:rsid w:val="00C17BAA"/>
    <w:rsid w:val="00C17BF9"/>
    <w:rsid w:val="00C20422"/>
    <w:rsid w:val="00C20749"/>
    <w:rsid w:val="00C2079D"/>
    <w:rsid w:val="00C20B0C"/>
    <w:rsid w:val="00C2154A"/>
    <w:rsid w:val="00C21D03"/>
    <w:rsid w:val="00C22816"/>
    <w:rsid w:val="00C22F5C"/>
    <w:rsid w:val="00C23ABB"/>
    <w:rsid w:val="00C248FD"/>
    <w:rsid w:val="00C24D0C"/>
    <w:rsid w:val="00C254F5"/>
    <w:rsid w:val="00C25A78"/>
    <w:rsid w:val="00C26158"/>
    <w:rsid w:val="00C261FD"/>
    <w:rsid w:val="00C27875"/>
    <w:rsid w:val="00C3184F"/>
    <w:rsid w:val="00C3196C"/>
    <w:rsid w:val="00C31A3C"/>
    <w:rsid w:val="00C32321"/>
    <w:rsid w:val="00C32903"/>
    <w:rsid w:val="00C3318E"/>
    <w:rsid w:val="00C33761"/>
    <w:rsid w:val="00C33F02"/>
    <w:rsid w:val="00C3505A"/>
    <w:rsid w:val="00C35409"/>
    <w:rsid w:val="00C35699"/>
    <w:rsid w:val="00C35A8C"/>
    <w:rsid w:val="00C36138"/>
    <w:rsid w:val="00C362CA"/>
    <w:rsid w:val="00C36D46"/>
    <w:rsid w:val="00C377A4"/>
    <w:rsid w:val="00C37D41"/>
    <w:rsid w:val="00C37FC4"/>
    <w:rsid w:val="00C40800"/>
    <w:rsid w:val="00C40A4C"/>
    <w:rsid w:val="00C40B56"/>
    <w:rsid w:val="00C416D5"/>
    <w:rsid w:val="00C41C7E"/>
    <w:rsid w:val="00C41D51"/>
    <w:rsid w:val="00C41F07"/>
    <w:rsid w:val="00C423C6"/>
    <w:rsid w:val="00C42423"/>
    <w:rsid w:val="00C42959"/>
    <w:rsid w:val="00C42A8A"/>
    <w:rsid w:val="00C42C7D"/>
    <w:rsid w:val="00C42FEB"/>
    <w:rsid w:val="00C442CF"/>
    <w:rsid w:val="00C444D5"/>
    <w:rsid w:val="00C45547"/>
    <w:rsid w:val="00C46662"/>
    <w:rsid w:val="00C46927"/>
    <w:rsid w:val="00C4748F"/>
    <w:rsid w:val="00C4768E"/>
    <w:rsid w:val="00C47961"/>
    <w:rsid w:val="00C50A93"/>
    <w:rsid w:val="00C515FE"/>
    <w:rsid w:val="00C51756"/>
    <w:rsid w:val="00C51EE5"/>
    <w:rsid w:val="00C523E5"/>
    <w:rsid w:val="00C526B3"/>
    <w:rsid w:val="00C52F10"/>
    <w:rsid w:val="00C53220"/>
    <w:rsid w:val="00C5366E"/>
    <w:rsid w:val="00C541DF"/>
    <w:rsid w:val="00C5452A"/>
    <w:rsid w:val="00C54580"/>
    <w:rsid w:val="00C54794"/>
    <w:rsid w:val="00C547E1"/>
    <w:rsid w:val="00C54C2E"/>
    <w:rsid w:val="00C556F6"/>
    <w:rsid w:val="00C5615F"/>
    <w:rsid w:val="00C5721F"/>
    <w:rsid w:val="00C57A58"/>
    <w:rsid w:val="00C6019B"/>
    <w:rsid w:val="00C603BA"/>
    <w:rsid w:val="00C61BAF"/>
    <w:rsid w:val="00C61FD0"/>
    <w:rsid w:val="00C62112"/>
    <w:rsid w:val="00C62A76"/>
    <w:rsid w:val="00C62CCE"/>
    <w:rsid w:val="00C62EC5"/>
    <w:rsid w:val="00C63E94"/>
    <w:rsid w:val="00C6483A"/>
    <w:rsid w:val="00C64F57"/>
    <w:rsid w:val="00C6555A"/>
    <w:rsid w:val="00C655CE"/>
    <w:rsid w:val="00C6628B"/>
    <w:rsid w:val="00C674F8"/>
    <w:rsid w:val="00C67B80"/>
    <w:rsid w:val="00C70361"/>
    <w:rsid w:val="00C710FD"/>
    <w:rsid w:val="00C7148C"/>
    <w:rsid w:val="00C71D2D"/>
    <w:rsid w:val="00C72556"/>
    <w:rsid w:val="00C7289D"/>
    <w:rsid w:val="00C72C86"/>
    <w:rsid w:val="00C72CC6"/>
    <w:rsid w:val="00C72FAB"/>
    <w:rsid w:val="00C735AA"/>
    <w:rsid w:val="00C73BF5"/>
    <w:rsid w:val="00C753D5"/>
    <w:rsid w:val="00C7582B"/>
    <w:rsid w:val="00C75F56"/>
    <w:rsid w:val="00C75FB4"/>
    <w:rsid w:val="00C763D4"/>
    <w:rsid w:val="00C76D57"/>
    <w:rsid w:val="00C76FDA"/>
    <w:rsid w:val="00C77C55"/>
    <w:rsid w:val="00C77E06"/>
    <w:rsid w:val="00C8090A"/>
    <w:rsid w:val="00C815A8"/>
    <w:rsid w:val="00C817B7"/>
    <w:rsid w:val="00C8185F"/>
    <w:rsid w:val="00C81E11"/>
    <w:rsid w:val="00C81F75"/>
    <w:rsid w:val="00C82BE1"/>
    <w:rsid w:val="00C82CC4"/>
    <w:rsid w:val="00C83C6A"/>
    <w:rsid w:val="00C83C8C"/>
    <w:rsid w:val="00C84428"/>
    <w:rsid w:val="00C86250"/>
    <w:rsid w:val="00C87094"/>
    <w:rsid w:val="00C879E6"/>
    <w:rsid w:val="00C87F62"/>
    <w:rsid w:val="00C90039"/>
    <w:rsid w:val="00C904E6"/>
    <w:rsid w:val="00C908BD"/>
    <w:rsid w:val="00C90D55"/>
    <w:rsid w:val="00C90EB8"/>
    <w:rsid w:val="00C92102"/>
    <w:rsid w:val="00C9235D"/>
    <w:rsid w:val="00C9282F"/>
    <w:rsid w:val="00C92AB7"/>
    <w:rsid w:val="00C930A5"/>
    <w:rsid w:val="00C93145"/>
    <w:rsid w:val="00C931B9"/>
    <w:rsid w:val="00C93ACB"/>
    <w:rsid w:val="00C93B07"/>
    <w:rsid w:val="00C93BD9"/>
    <w:rsid w:val="00C942E6"/>
    <w:rsid w:val="00C94565"/>
    <w:rsid w:val="00C94E80"/>
    <w:rsid w:val="00C951F7"/>
    <w:rsid w:val="00C95CCE"/>
    <w:rsid w:val="00C962E7"/>
    <w:rsid w:val="00C963BA"/>
    <w:rsid w:val="00C9660B"/>
    <w:rsid w:val="00C96BE0"/>
    <w:rsid w:val="00C97010"/>
    <w:rsid w:val="00CA0B13"/>
    <w:rsid w:val="00CA1382"/>
    <w:rsid w:val="00CA1BC9"/>
    <w:rsid w:val="00CA1ED0"/>
    <w:rsid w:val="00CA2178"/>
    <w:rsid w:val="00CA227F"/>
    <w:rsid w:val="00CA2551"/>
    <w:rsid w:val="00CA3FA6"/>
    <w:rsid w:val="00CA53A2"/>
    <w:rsid w:val="00CA55C4"/>
    <w:rsid w:val="00CA5898"/>
    <w:rsid w:val="00CA5BA4"/>
    <w:rsid w:val="00CA5BE3"/>
    <w:rsid w:val="00CA621F"/>
    <w:rsid w:val="00CA6891"/>
    <w:rsid w:val="00CA69F1"/>
    <w:rsid w:val="00CA7197"/>
    <w:rsid w:val="00CA7241"/>
    <w:rsid w:val="00CA7425"/>
    <w:rsid w:val="00CA79A2"/>
    <w:rsid w:val="00CA7BE4"/>
    <w:rsid w:val="00CA7CD3"/>
    <w:rsid w:val="00CB0F58"/>
    <w:rsid w:val="00CB1200"/>
    <w:rsid w:val="00CB1F79"/>
    <w:rsid w:val="00CB2731"/>
    <w:rsid w:val="00CB2A87"/>
    <w:rsid w:val="00CB2CA9"/>
    <w:rsid w:val="00CB338B"/>
    <w:rsid w:val="00CB342B"/>
    <w:rsid w:val="00CB42C0"/>
    <w:rsid w:val="00CB5715"/>
    <w:rsid w:val="00CB5CBC"/>
    <w:rsid w:val="00CB6144"/>
    <w:rsid w:val="00CB6811"/>
    <w:rsid w:val="00CB6F43"/>
    <w:rsid w:val="00CB73B0"/>
    <w:rsid w:val="00CB7AD4"/>
    <w:rsid w:val="00CB7BD5"/>
    <w:rsid w:val="00CB7DD1"/>
    <w:rsid w:val="00CC0240"/>
    <w:rsid w:val="00CC0608"/>
    <w:rsid w:val="00CC093F"/>
    <w:rsid w:val="00CC12EE"/>
    <w:rsid w:val="00CC2D87"/>
    <w:rsid w:val="00CC4C51"/>
    <w:rsid w:val="00CC4C98"/>
    <w:rsid w:val="00CC4D7C"/>
    <w:rsid w:val="00CC5B42"/>
    <w:rsid w:val="00CC6C84"/>
    <w:rsid w:val="00CC72FC"/>
    <w:rsid w:val="00CC76D7"/>
    <w:rsid w:val="00CC7F1B"/>
    <w:rsid w:val="00CD076E"/>
    <w:rsid w:val="00CD0D1D"/>
    <w:rsid w:val="00CD1473"/>
    <w:rsid w:val="00CD1669"/>
    <w:rsid w:val="00CD1BEA"/>
    <w:rsid w:val="00CD1DB6"/>
    <w:rsid w:val="00CD2232"/>
    <w:rsid w:val="00CD380E"/>
    <w:rsid w:val="00CD3883"/>
    <w:rsid w:val="00CD458C"/>
    <w:rsid w:val="00CD4E2E"/>
    <w:rsid w:val="00CD5313"/>
    <w:rsid w:val="00CD64FF"/>
    <w:rsid w:val="00CD797D"/>
    <w:rsid w:val="00CE0B39"/>
    <w:rsid w:val="00CE0BDE"/>
    <w:rsid w:val="00CE2349"/>
    <w:rsid w:val="00CE2B3B"/>
    <w:rsid w:val="00CE376B"/>
    <w:rsid w:val="00CE399C"/>
    <w:rsid w:val="00CE46BA"/>
    <w:rsid w:val="00CE603F"/>
    <w:rsid w:val="00CE633A"/>
    <w:rsid w:val="00CE65E2"/>
    <w:rsid w:val="00CE74DE"/>
    <w:rsid w:val="00CE77FD"/>
    <w:rsid w:val="00CE780E"/>
    <w:rsid w:val="00CE7D4C"/>
    <w:rsid w:val="00CF01AA"/>
    <w:rsid w:val="00CF0519"/>
    <w:rsid w:val="00CF17BB"/>
    <w:rsid w:val="00CF18EC"/>
    <w:rsid w:val="00CF2191"/>
    <w:rsid w:val="00CF22D7"/>
    <w:rsid w:val="00CF27ED"/>
    <w:rsid w:val="00CF2F9D"/>
    <w:rsid w:val="00CF42C5"/>
    <w:rsid w:val="00CF52F6"/>
    <w:rsid w:val="00CF5CB3"/>
    <w:rsid w:val="00CF5D58"/>
    <w:rsid w:val="00CF64F5"/>
    <w:rsid w:val="00CF6B27"/>
    <w:rsid w:val="00CF6E20"/>
    <w:rsid w:val="00CF713F"/>
    <w:rsid w:val="00CF71FE"/>
    <w:rsid w:val="00D01BA3"/>
    <w:rsid w:val="00D01E3C"/>
    <w:rsid w:val="00D022A3"/>
    <w:rsid w:val="00D0246D"/>
    <w:rsid w:val="00D032DC"/>
    <w:rsid w:val="00D037F9"/>
    <w:rsid w:val="00D03832"/>
    <w:rsid w:val="00D03B81"/>
    <w:rsid w:val="00D042DE"/>
    <w:rsid w:val="00D0436F"/>
    <w:rsid w:val="00D05535"/>
    <w:rsid w:val="00D05CDB"/>
    <w:rsid w:val="00D05EA1"/>
    <w:rsid w:val="00D068D5"/>
    <w:rsid w:val="00D07CF7"/>
    <w:rsid w:val="00D10E86"/>
    <w:rsid w:val="00D10E8B"/>
    <w:rsid w:val="00D11040"/>
    <w:rsid w:val="00D1121C"/>
    <w:rsid w:val="00D11A4B"/>
    <w:rsid w:val="00D11AA3"/>
    <w:rsid w:val="00D13701"/>
    <w:rsid w:val="00D13E27"/>
    <w:rsid w:val="00D13F14"/>
    <w:rsid w:val="00D14522"/>
    <w:rsid w:val="00D153C2"/>
    <w:rsid w:val="00D15797"/>
    <w:rsid w:val="00D16929"/>
    <w:rsid w:val="00D16C1F"/>
    <w:rsid w:val="00D174E2"/>
    <w:rsid w:val="00D17639"/>
    <w:rsid w:val="00D20A30"/>
    <w:rsid w:val="00D211C8"/>
    <w:rsid w:val="00D21791"/>
    <w:rsid w:val="00D21856"/>
    <w:rsid w:val="00D24682"/>
    <w:rsid w:val="00D249FC"/>
    <w:rsid w:val="00D24C54"/>
    <w:rsid w:val="00D24DC3"/>
    <w:rsid w:val="00D24FC1"/>
    <w:rsid w:val="00D252C3"/>
    <w:rsid w:val="00D252DF"/>
    <w:rsid w:val="00D25B97"/>
    <w:rsid w:val="00D26188"/>
    <w:rsid w:val="00D26277"/>
    <w:rsid w:val="00D2677A"/>
    <w:rsid w:val="00D268E0"/>
    <w:rsid w:val="00D26B3C"/>
    <w:rsid w:val="00D270EF"/>
    <w:rsid w:val="00D27258"/>
    <w:rsid w:val="00D3081D"/>
    <w:rsid w:val="00D3083F"/>
    <w:rsid w:val="00D309AE"/>
    <w:rsid w:val="00D30DF6"/>
    <w:rsid w:val="00D30FE1"/>
    <w:rsid w:val="00D31840"/>
    <w:rsid w:val="00D3256A"/>
    <w:rsid w:val="00D32954"/>
    <w:rsid w:val="00D32E67"/>
    <w:rsid w:val="00D33131"/>
    <w:rsid w:val="00D33D28"/>
    <w:rsid w:val="00D355C7"/>
    <w:rsid w:val="00D35FAD"/>
    <w:rsid w:val="00D361F2"/>
    <w:rsid w:val="00D36B2F"/>
    <w:rsid w:val="00D3762A"/>
    <w:rsid w:val="00D376A9"/>
    <w:rsid w:val="00D4004B"/>
    <w:rsid w:val="00D40830"/>
    <w:rsid w:val="00D40A77"/>
    <w:rsid w:val="00D4127E"/>
    <w:rsid w:val="00D418BB"/>
    <w:rsid w:val="00D41B0A"/>
    <w:rsid w:val="00D42920"/>
    <w:rsid w:val="00D429B0"/>
    <w:rsid w:val="00D445F9"/>
    <w:rsid w:val="00D4477A"/>
    <w:rsid w:val="00D4486D"/>
    <w:rsid w:val="00D44C79"/>
    <w:rsid w:val="00D45570"/>
    <w:rsid w:val="00D45731"/>
    <w:rsid w:val="00D4573F"/>
    <w:rsid w:val="00D459D4"/>
    <w:rsid w:val="00D45F6B"/>
    <w:rsid w:val="00D460CD"/>
    <w:rsid w:val="00D463E3"/>
    <w:rsid w:val="00D472DE"/>
    <w:rsid w:val="00D47342"/>
    <w:rsid w:val="00D476F1"/>
    <w:rsid w:val="00D47F02"/>
    <w:rsid w:val="00D50358"/>
    <w:rsid w:val="00D5139C"/>
    <w:rsid w:val="00D51866"/>
    <w:rsid w:val="00D52C1D"/>
    <w:rsid w:val="00D530A1"/>
    <w:rsid w:val="00D53CAF"/>
    <w:rsid w:val="00D54175"/>
    <w:rsid w:val="00D54760"/>
    <w:rsid w:val="00D550BB"/>
    <w:rsid w:val="00D55435"/>
    <w:rsid w:val="00D55EFD"/>
    <w:rsid w:val="00D55FD0"/>
    <w:rsid w:val="00D562CB"/>
    <w:rsid w:val="00D56474"/>
    <w:rsid w:val="00D5684C"/>
    <w:rsid w:val="00D569A8"/>
    <w:rsid w:val="00D5767C"/>
    <w:rsid w:val="00D57955"/>
    <w:rsid w:val="00D6090C"/>
    <w:rsid w:val="00D60985"/>
    <w:rsid w:val="00D60E0C"/>
    <w:rsid w:val="00D61127"/>
    <w:rsid w:val="00D62EC3"/>
    <w:rsid w:val="00D6332E"/>
    <w:rsid w:val="00D6339B"/>
    <w:rsid w:val="00D6456E"/>
    <w:rsid w:val="00D64B4C"/>
    <w:rsid w:val="00D64C8D"/>
    <w:rsid w:val="00D64D80"/>
    <w:rsid w:val="00D64E9F"/>
    <w:rsid w:val="00D65958"/>
    <w:rsid w:val="00D66B37"/>
    <w:rsid w:val="00D673E6"/>
    <w:rsid w:val="00D67486"/>
    <w:rsid w:val="00D706D0"/>
    <w:rsid w:val="00D70763"/>
    <w:rsid w:val="00D708B8"/>
    <w:rsid w:val="00D71258"/>
    <w:rsid w:val="00D71797"/>
    <w:rsid w:val="00D7199A"/>
    <w:rsid w:val="00D727B0"/>
    <w:rsid w:val="00D72D44"/>
    <w:rsid w:val="00D739A2"/>
    <w:rsid w:val="00D73D2E"/>
    <w:rsid w:val="00D73DF4"/>
    <w:rsid w:val="00D747B2"/>
    <w:rsid w:val="00D74B6B"/>
    <w:rsid w:val="00D751B7"/>
    <w:rsid w:val="00D753E8"/>
    <w:rsid w:val="00D7620A"/>
    <w:rsid w:val="00D763B4"/>
    <w:rsid w:val="00D76BDD"/>
    <w:rsid w:val="00D76E57"/>
    <w:rsid w:val="00D773BE"/>
    <w:rsid w:val="00D776E9"/>
    <w:rsid w:val="00D7773D"/>
    <w:rsid w:val="00D77A31"/>
    <w:rsid w:val="00D807A2"/>
    <w:rsid w:val="00D80C39"/>
    <w:rsid w:val="00D82055"/>
    <w:rsid w:val="00D822A3"/>
    <w:rsid w:val="00D828B2"/>
    <w:rsid w:val="00D828BE"/>
    <w:rsid w:val="00D839A6"/>
    <w:rsid w:val="00D8455D"/>
    <w:rsid w:val="00D85F56"/>
    <w:rsid w:val="00D86117"/>
    <w:rsid w:val="00D869B6"/>
    <w:rsid w:val="00D87483"/>
    <w:rsid w:val="00D87557"/>
    <w:rsid w:val="00D87576"/>
    <w:rsid w:val="00D87A49"/>
    <w:rsid w:val="00D90CD1"/>
    <w:rsid w:val="00D91350"/>
    <w:rsid w:val="00D91D3D"/>
    <w:rsid w:val="00D91E14"/>
    <w:rsid w:val="00D94924"/>
    <w:rsid w:val="00D94B93"/>
    <w:rsid w:val="00D959EC"/>
    <w:rsid w:val="00D95E87"/>
    <w:rsid w:val="00D9606D"/>
    <w:rsid w:val="00D97135"/>
    <w:rsid w:val="00D972C5"/>
    <w:rsid w:val="00D97A51"/>
    <w:rsid w:val="00D97DE0"/>
    <w:rsid w:val="00DA01E8"/>
    <w:rsid w:val="00DA0688"/>
    <w:rsid w:val="00DA18C9"/>
    <w:rsid w:val="00DA2185"/>
    <w:rsid w:val="00DA2D54"/>
    <w:rsid w:val="00DA2FF2"/>
    <w:rsid w:val="00DA370D"/>
    <w:rsid w:val="00DA4B54"/>
    <w:rsid w:val="00DA4CF0"/>
    <w:rsid w:val="00DA52A7"/>
    <w:rsid w:val="00DA5FBC"/>
    <w:rsid w:val="00DA5FC4"/>
    <w:rsid w:val="00DA6403"/>
    <w:rsid w:val="00DA742C"/>
    <w:rsid w:val="00DB0685"/>
    <w:rsid w:val="00DB0B86"/>
    <w:rsid w:val="00DB0F35"/>
    <w:rsid w:val="00DB139C"/>
    <w:rsid w:val="00DB2400"/>
    <w:rsid w:val="00DB2EC9"/>
    <w:rsid w:val="00DB38E5"/>
    <w:rsid w:val="00DB39E9"/>
    <w:rsid w:val="00DB6F89"/>
    <w:rsid w:val="00DC052F"/>
    <w:rsid w:val="00DC0856"/>
    <w:rsid w:val="00DC0B56"/>
    <w:rsid w:val="00DC0E0F"/>
    <w:rsid w:val="00DC1B96"/>
    <w:rsid w:val="00DC1DBF"/>
    <w:rsid w:val="00DC2CB3"/>
    <w:rsid w:val="00DC2F66"/>
    <w:rsid w:val="00DC3DC4"/>
    <w:rsid w:val="00DC41E5"/>
    <w:rsid w:val="00DC57A5"/>
    <w:rsid w:val="00DC5F04"/>
    <w:rsid w:val="00DC6056"/>
    <w:rsid w:val="00DC6916"/>
    <w:rsid w:val="00DC730D"/>
    <w:rsid w:val="00DC7ADB"/>
    <w:rsid w:val="00DC7DD9"/>
    <w:rsid w:val="00DC7E14"/>
    <w:rsid w:val="00DD0810"/>
    <w:rsid w:val="00DD09B7"/>
    <w:rsid w:val="00DD11D5"/>
    <w:rsid w:val="00DD17B1"/>
    <w:rsid w:val="00DD1814"/>
    <w:rsid w:val="00DD18A2"/>
    <w:rsid w:val="00DD24BD"/>
    <w:rsid w:val="00DD255F"/>
    <w:rsid w:val="00DD256C"/>
    <w:rsid w:val="00DD264D"/>
    <w:rsid w:val="00DD29FE"/>
    <w:rsid w:val="00DD2F36"/>
    <w:rsid w:val="00DD3251"/>
    <w:rsid w:val="00DD3F95"/>
    <w:rsid w:val="00DD4385"/>
    <w:rsid w:val="00DD45F8"/>
    <w:rsid w:val="00DD46A5"/>
    <w:rsid w:val="00DD536B"/>
    <w:rsid w:val="00DD5591"/>
    <w:rsid w:val="00DD5DBE"/>
    <w:rsid w:val="00DD5F24"/>
    <w:rsid w:val="00DD7DB9"/>
    <w:rsid w:val="00DE04FC"/>
    <w:rsid w:val="00DE0CA4"/>
    <w:rsid w:val="00DE0E49"/>
    <w:rsid w:val="00DE0E4F"/>
    <w:rsid w:val="00DE11BC"/>
    <w:rsid w:val="00DE22B9"/>
    <w:rsid w:val="00DE2304"/>
    <w:rsid w:val="00DE2BD2"/>
    <w:rsid w:val="00DE2CF8"/>
    <w:rsid w:val="00DE2D2F"/>
    <w:rsid w:val="00DE3661"/>
    <w:rsid w:val="00DE391D"/>
    <w:rsid w:val="00DE5BDF"/>
    <w:rsid w:val="00DE5D17"/>
    <w:rsid w:val="00DE5EEE"/>
    <w:rsid w:val="00DE6AEF"/>
    <w:rsid w:val="00DE6B33"/>
    <w:rsid w:val="00DF04BE"/>
    <w:rsid w:val="00DF0AAA"/>
    <w:rsid w:val="00DF0C04"/>
    <w:rsid w:val="00DF0D51"/>
    <w:rsid w:val="00DF1511"/>
    <w:rsid w:val="00DF28DF"/>
    <w:rsid w:val="00DF2C3D"/>
    <w:rsid w:val="00DF2D7A"/>
    <w:rsid w:val="00DF31B9"/>
    <w:rsid w:val="00DF3B2B"/>
    <w:rsid w:val="00DF3E35"/>
    <w:rsid w:val="00DF49B7"/>
    <w:rsid w:val="00DF4B7D"/>
    <w:rsid w:val="00DF62A8"/>
    <w:rsid w:val="00DF6BC9"/>
    <w:rsid w:val="00DF7808"/>
    <w:rsid w:val="00E00024"/>
    <w:rsid w:val="00E006F5"/>
    <w:rsid w:val="00E00843"/>
    <w:rsid w:val="00E0099D"/>
    <w:rsid w:val="00E011A7"/>
    <w:rsid w:val="00E01BBD"/>
    <w:rsid w:val="00E022CC"/>
    <w:rsid w:val="00E024CA"/>
    <w:rsid w:val="00E02A82"/>
    <w:rsid w:val="00E02C9F"/>
    <w:rsid w:val="00E0313C"/>
    <w:rsid w:val="00E03E5E"/>
    <w:rsid w:val="00E04495"/>
    <w:rsid w:val="00E04923"/>
    <w:rsid w:val="00E054AC"/>
    <w:rsid w:val="00E056D9"/>
    <w:rsid w:val="00E06480"/>
    <w:rsid w:val="00E0666C"/>
    <w:rsid w:val="00E067D0"/>
    <w:rsid w:val="00E06C6B"/>
    <w:rsid w:val="00E06EEF"/>
    <w:rsid w:val="00E07175"/>
    <w:rsid w:val="00E073F8"/>
    <w:rsid w:val="00E10E55"/>
    <w:rsid w:val="00E11325"/>
    <w:rsid w:val="00E124D9"/>
    <w:rsid w:val="00E126C3"/>
    <w:rsid w:val="00E127F6"/>
    <w:rsid w:val="00E12B28"/>
    <w:rsid w:val="00E13D6D"/>
    <w:rsid w:val="00E13F9F"/>
    <w:rsid w:val="00E141DD"/>
    <w:rsid w:val="00E14CF8"/>
    <w:rsid w:val="00E14EBE"/>
    <w:rsid w:val="00E1568F"/>
    <w:rsid w:val="00E15E25"/>
    <w:rsid w:val="00E16043"/>
    <w:rsid w:val="00E17064"/>
    <w:rsid w:val="00E17E9D"/>
    <w:rsid w:val="00E206D9"/>
    <w:rsid w:val="00E21F04"/>
    <w:rsid w:val="00E228B4"/>
    <w:rsid w:val="00E232EF"/>
    <w:rsid w:val="00E241C9"/>
    <w:rsid w:val="00E24A69"/>
    <w:rsid w:val="00E24C48"/>
    <w:rsid w:val="00E252D7"/>
    <w:rsid w:val="00E25BCA"/>
    <w:rsid w:val="00E27124"/>
    <w:rsid w:val="00E271E2"/>
    <w:rsid w:val="00E276EA"/>
    <w:rsid w:val="00E278BF"/>
    <w:rsid w:val="00E310AE"/>
    <w:rsid w:val="00E31AA1"/>
    <w:rsid w:val="00E31C3F"/>
    <w:rsid w:val="00E323E1"/>
    <w:rsid w:val="00E32E5C"/>
    <w:rsid w:val="00E33D34"/>
    <w:rsid w:val="00E34D2B"/>
    <w:rsid w:val="00E35795"/>
    <w:rsid w:val="00E35D45"/>
    <w:rsid w:val="00E37187"/>
    <w:rsid w:val="00E37774"/>
    <w:rsid w:val="00E37F1E"/>
    <w:rsid w:val="00E40341"/>
    <w:rsid w:val="00E4163E"/>
    <w:rsid w:val="00E41706"/>
    <w:rsid w:val="00E418B3"/>
    <w:rsid w:val="00E42388"/>
    <w:rsid w:val="00E42396"/>
    <w:rsid w:val="00E427CE"/>
    <w:rsid w:val="00E433C9"/>
    <w:rsid w:val="00E43717"/>
    <w:rsid w:val="00E43BAE"/>
    <w:rsid w:val="00E43D34"/>
    <w:rsid w:val="00E43D75"/>
    <w:rsid w:val="00E4482C"/>
    <w:rsid w:val="00E44A10"/>
    <w:rsid w:val="00E44F95"/>
    <w:rsid w:val="00E454A6"/>
    <w:rsid w:val="00E4564A"/>
    <w:rsid w:val="00E4612F"/>
    <w:rsid w:val="00E46EA1"/>
    <w:rsid w:val="00E46F46"/>
    <w:rsid w:val="00E47B70"/>
    <w:rsid w:val="00E503E0"/>
    <w:rsid w:val="00E515B6"/>
    <w:rsid w:val="00E51D63"/>
    <w:rsid w:val="00E53230"/>
    <w:rsid w:val="00E534E2"/>
    <w:rsid w:val="00E53927"/>
    <w:rsid w:val="00E53E60"/>
    <w:rsid w:val="00E540BD"/>
    <w:rsid w:val="00E55303"/>
    <w:rsid w:val="00E557AB"/>
    <w:rsid w:val="00E56F4E"/>
    <w:rsid w:val="00E571F2"/>
    <w:rsid w:val="00E57829"/>
    <w:rsid w:val="00E57A57"/>
    <w:rsid w:val="00E57F03"/>
    <w:rsid w:val="00E60D0A"/>
    <w:rsid w:val="00E60D60"/>
    <w:rsid w:val="00E60E69"/>
    <w:rsid w:val="00E61293"/>
    <w:rsid w:val="00E61662"/>
    <w:rsid w:val="00E6192F"/>
    <w:rsid w:val="00E61C62"/>
    <w:rsid w:val="00E61E52"/>
    <w:rsid w:val="00E623C6"/>
    <w:rsid w:val="00E62867"/>
    <w:rsid w:val="00E62C2A"/>
    <w:rsid w:val="00E645A6"/>
    <w:rsid w:val="00E64C1A"/>
    <w:rsid w:val="00E65999"/>
    <w:rsid w:val="00E66E87"/>
    <w:rsid w:val="00E66F9C"/>
    <w:rsid w:val="00E67AC6"/>
    <w:rsid w:val="00E67B2F"/>
    <w:rsid w:val="00E71309"/>
    <w:rsid w:val="00E71A51"/>
    <w:rsid w:val="00E71B56"/>
    <w:rsid w:val="00E71C22"/>
    <w:rsid w:val="00E7265E"/>
    <w:rsid w:val="00E72857"/>
    <w:rsid w:val="00E7313E"/>
    <w:rsid w:val="00E7316A"/>
    <w:rsid w:val="00E73327"/>
    <w:rsid w:val="00E7412F"/>
    <w:rsid w:val="00E74255"/>
    <w:rsid w:val="00E74ADD"/>
    <w:rsid w:val="00E75082"/>
    <w:rsid w:val="00E75284"/>
    <w:rsid w:val="00E76C4D"/>
    <w:rsid w:val="00E77F57"/>
    <w:rsid w:val="00E82163"/>
    <w:rsid w:val="00E82377"/>
    <w:rsid w:val="00E82764"/>
    <w:rsid w:val="00E82DD9"/>
    <w:rsid w:val="00E82E8E"/>
    <w:rsid w:val="00E835EF"/>
    <w:rsid w:val="00E83A24"/>
    <w:rsid w:val="00E8427D"/>
    <w:rsid w:val="00E8474F"/>
    <w:rsid w:val="00E84A76"/>
    <w:rsid w:val="00E84E68"/>
    <w:rsid w:val="00E84F1C"/>
    <w:rsid w:val="00E85493"/>
    <w:rsid w:val="00E85528"/>
    <w:rsid w:val="00E85730"/>
    <w:rsid w:val="00E8577D"/>
    <w:rsid w:val="00E862A8"/>
    <w:rsid w:val="00E8646F"/>
    <w:rsid w:val="00E86618"/>
    <w:rsid w:val="00E8696C"/>
    <w:rsid w:val="00E86B56"/>
    <w:rsid w:val="00E871E8"/>
    <w:rsid w:val="00E87A1E"/>
    <w:rsid w:val="00E91938"/>
    <w:rsid w:val="00E91C79"/>
    <w:rsid w:val="00E924FA"/>
    <w:rsid w:val="00E93175"/>
    <w:rsid w:val="00E93D5D"/>
    <w:rsid w:val="00E94653"/>
    <w:rsid w:val="00E9520E"/>
    <w:rsid w:val="00E95712"/>
    <w:rsid w:val="00E96069"/>
    <w:rsid w:val="00E96A18"/>
    <w:rsid w:val="00E976CA"/>
    <w:rsid w:val="00EA0483"/>
    <w:rsid w:val="00EA10DB"/>
    <w:rsid w:val="00EA12B0"/>
    <w:rsid w:val="00EA33EF"/>
    <w:rsid w:val="00EA3687"/>
    <w:rsid w:val="00EA4AB2"/>
    <w:rsid w:val="00EA4BD2"/>
    <w:rsid w:val="00EA4F07"/>
    <w:rsid w:val="00EA5552"/>
    <w:rsid w:val="00EA5ED5"/>
    <w:rsid w:val="00EA6EA3"/>
    <w:rsid w:val="00EA7313"/>
    <w:rsid w:val="00EA78F4"/>
    <w:rsid w:val="00EB0AC7"/>
    <w:rsid w:val="00EB0C24"/>
    <w:rsid w:val="00EB1230"/>
    <w:rsid w:val="00EB20B1"/>
    <w:rsid w:val="00EB2F2B"/>
    <w:rsid w:val="00EB3CC7"/>
    <w:rsid w:val="00EB4757"/>
    <w:rsid w:val="00EB4821"/>
    <w:rsid w:val="00EB4C7D"/>
    <w:rsid w:val="00EB52A2"/>
    <w:rsid w:val="00EB6055"/>
    <w:rsid w:val="00EB6800"/>
    <w:rsid w:val="00EB694A"/>
    <w:rsid w:val="00EB6CC2"/>
    <w:rsid w:val="00EC0E6D"/>
    <w:rsid w:val="00EC1C77"/>
    <w:rsid w:val="00EC2497"/>
    <w:rsid w:val="00EC361F"/>
    <w:rsid w:val="00EC4B21"/>
    <w:rsid w:val="00EC532D"/>
    <w:rsid w:val="00EC534A"/>
    <w:rsid w:val="00EC5D2C"/>
    <w:rsid w:val="00EC62D8"/>
    <w:rsid w:val="00EC641A"/>
    <w:rsid w:val="00EC66A0"/>
    <w:rsid w:val="00EC6AF8"/>
    <w:rsid w:val="00EC7DE7"/>
    <w:rsid w:val="00ED053C"/>
    <w:rsid w:val="00ED084C"/>
    <w:rsid w:val="00ED097B"/>
    <w:rsid w:val="00ED0C0D"/>
    <w:rsid w:val="00ED19FF"/>
    <w:rsid w:val="00ED1D6B"/>
    <w:rsid w:val="00ED21AE"/>
    <w:rsid w:val="00ED2331"/>
    <w:rsid w:val="00ED27AC"/>
    <w:rsid w:val="00ED325B"/>
    <w:rsid w:val="00ED3384"/>
    <w:rsid w:val="00ED3ABB"/>
    <w:rsid w:val="00ED40AA"/>
    <w:rsid w:val="00ED466F"/>
    <w:rsid w:val="00ED4FB4"/>
    <w:rsid w:val="00ED52F8"/>
    <w:rsid w:val="00ED5AB5"/>
    <w:rsid w:val="00ED60D1"/>
    <w:rsid w:val="00ED6165"/>
    <w:rsid w:val="00ED6D83"/>
    <w:rsid w:val="00ED6F58"/>
    <w:rsid w:val="00ED701D"/>
    <w:rsid w:val="00ED7142"/>
    <w:rsid w:val="00ED7615"/>
    <w:rsid w:val="00ED7679"/>
    <w:rsid w:val="00ED7A59"/>
    <w:rsid w:val="00ED7CD1"/>
    <w:rsid w:val="00ED7E76"/>
    <w:rsid w:val="00ED7E79"/>
    <w:rsid w:val="00EE1426"/>
    <w:rsid w:val="00EE2605"/>
    <w:rsid w:val="00EE28E9"/>
    <w:rsid w:val="00EE2A3B"/>
    <w:rsid w:val="00EE2CD5"/>
    <w:rsid w:val="00EE2DE3"/>
    <w:rsid w:val="00EE3076"/>
    <w:rsid w:val="00EE33B0"/>
    <w:rsid w:val="00EE402C"/>
    <w:rsid w:val="00EE416A"/>
    <w:rsid w:val="00EE50B4"/>
    <w:rsid w:val="00EE6232"/>
    <w:rsid w:val="00EE72C9"/>
    <w:rsid w:val="00EF01E6"/>
    <w:rsid w:val="00EF0865"/>
    <w:rsid w:val="00EF0ADD"/>
    <w:rsid w:val="00EF0D93"/>
    <w:rsid w:val="00EF0DD1"/>
    <w:rsid w:val="00EF14E7"/>
    <w:rsid w:val="00EF167A"/>
    <w:rsid w:val="00EF1832"/>
    <w:rsid w:val="00EF213E"/>
    <w:rsid w:val="00EF38D6"/>
    <w:rsid w:val="00EF3ED0"/>
    <w:rsid w:val="00EF5251"/>
    <w:rsid w:val="00EF7148"/>
    <w:rsid w:val="00F011CA"/>
    <w:rsid w:val="00F0142A"/>
    <w:rsid w:val="00F0190A"/>
    <w:rsid w:val="00F01B1A"/>
    <w:rsid w:val="00F048A7"/>
    <w:rsid w:val="00F04C76"/>
    <w:rsid w:val="00F05574"/>
    <w:rsid w:val="00F057C4"/>
    <w:rsid w:val="00F058CF"/>
    <w:rsid w:val="00F05C56"/>
    <w:rsid w:val="00F064B8"/>
    <w:rsid w:val="00F0677D"/>
    <w:rsid w:val="00F069BB"/>
    <w:rsid w:val="00F069C3"/>
    <w:rsid w:val="00F0714A"/>
    <w:rsid w:val="00F104B4"/>
    <w:rsid w:val="00F11358"/>
    <w:rsid w:val="00F133EF"/>
    <w:rsid w:val="00F13938"/>
    <w:rsid w:val="00F1447F"/>
    <w:rsid w:val="00F14A63"/>
    <w:rsid w:val="00F156A8"/>
    <w:rsid w:val="00F165B2"/>
    <w:rsid w:val="00F16821"/>
    <w:rsid w:val="00F175ED"/>
    <w:rsid w:val="00F21136"/>
    <w:rsid w:val="00F2148C"/>
    <w:rsid w:val="00F222EA"/>
    <w:rsid w:val="00F22D33"/>
    <w:rsid w:val="00F235EB"/>
    <w:rsid w:val="00F23CE7"/>
    <w:rsid w:val="00F23EB6"/>
    <w:rsid w:val="00F248B4"/>
    <w:rsid w:val="00F24A20"/>
    <w:rsid w:val="00F24D6A"/>
    <w:rsid w:val="00F25300"/>
    <w:rsid w:val="00F26767"/>
    <w:rsid w:val="00F267CA"/>
    <w:rsid w:val="00F26854"/>
    <w:rsid w:val="00F27022"/>
    <w:rsid w:val="00F279A5"/>
    <w:rsid w:val="00F27FA6"/>
    <w:rsid w:val="00F304F7"/>
    <w:rsid w:val="00F309C3"/>
    <w:rsid w:val="00F30D7E"/>
    <w:rsid w:val="00F311C2"/>
    <w:rsid w:val="00F325F7"/>
    <w:rsid w:val="00F32A9D"/>
    <w:rsid w:val="00F32DE5"/>
    <w:rsid w:val="00F33383"/>
    <w:rsid w:val="00F337BF"/>
    <w:rsid w:val="00F34553"/>
    <w:rsid w:val="00F34D4A"/>
    <w:rsid w:val="00F34D62"/>
    <w:rsid w:val="00F35331"/>
    <w:rsid w:val="00F357E8"/>
    <w:rsid w:val="00F35E72"/>
    <w:rsid w:val="00F35FE4"/>
    <w:rsid w:val="00F36051"/>
    <w:rsid w:val="00F3699A"/>
    <w:rsid w:val="00F369B4"/>
    <w:rsid w:val="00F376BB"/>
    <w:rsid w:val="00F37819"/>
    <w:rsid w:val="00F420EC"/>
    <w:rsid w:val="00F42B0E"/>
    <w:rsid w:val="00F42BF9"/>
    <w:rsid w:val="00F42F09"/>
    <w:rsid w:val="00F42FBD"/>
    <w:rsid w:val="00F43911"/>
    <w:rsid w:val="00F43D52"/>
    <w:rsid w:val="00F445D4"/>
    <w:rsid w:val="00F44C87"/>
    <w:rsid w:val="00F456AE"/>
    <w:rsid w:val="00F45993"/>
    <w:rsid w:val="00F45CF7"/>
    <w:rsid w:val="00F464A6"/>
    <w:rsid w:val="00F468EC"/>
    <w:rsid w:val="00F46E39"/>
    <w:rsid w:val="00F47067"/>
    <w:rsid w:val="00F51150"/>
    <w:rsid w:val="00F51A02"/>
    <w:rsid w:val="00F51F5A"/>
    <w:rsid w:val="00F527CC"/>
    <w:rsid w:val="00F53666"/>
    <w:rsid w:val="00F54258"/>
    <w:rsid w:val="00F553A9"/>
    <w:rsid w:val="00F56A12"/>
    <w:rsid w:val="00F56B04"/>
    <w:rsid w:val="00F56FE6"/>
    <w:rsid w:val="00F57520"/>
    <w:rsid w:val="00F60042"/>
    <w:rsid w:val="00F62A00"/>
    <w:rsid w:val="00F62D90"/>
    <w:rsid w:val="00F6415E"/>
    <w:rsid w:val="00F642D4"/>
    <w:rsid w:val="00F652A5"/>
    <w:rsid w:val="00F67BC7"/>
    <w:rsid w:val="00F7083C"/>
    <w:rsid w:val="00F714E7"/>
    <w:rsid w:val="00F71C27"/>
    <w:rsid w:val="00F72E91"/>
    <w:rsid w:val="00F732CB"/>
    <w:rsid w:val="00F74B0A"/>
    <w:rsid w:val="00F75B5B"/>
    <w:rsid w:val="00F75CE1"/>
    <w:rsid w:val="00F75EC4"/>
    <w:rsid w:val="00F75FAF"/>
    <w:rsid w:val="00F76C6D"/>
    <w:rsid w:val="00F80115"/>
    <w:rsid w:val="00F801E2"/>
    <w:rsid w:val="00F80906"/>
    <w:rsid w:val="00F80B8E"/>
    <w:rsid w:val="00F81B81"/>
    <w:rsid w:val="00F82801"/>
    <w:rsid w:val="00F82EB2"/>
    <w:rsid w:val="00F837DD"/>
    <w:rsid w:val="00F8397E"/>
    <w:rsid w:val="00F83CA4"/>
    <w:rsid w:val="00F8416C"/>
    <w:rsid w:val="00F8421A"/>
    <w:rsid w:val="00F84876"/>
    <w:rsid w:val="00F84F60"/>
    <w:rsid w:val="00F85072"/>
    <w:rsid w:val="00F85D18"/>
    <w:rsid w:val="00F86E9B"/>
    <w:rsid w:val="00F872BE"/>
    <w:rsid w:val="00F876BA"/>
    <w:rsid w:val="00F91993"/>
    <w:rsid w:val="00F93BE6"/>
    <w:rsid w:val="00F93D31"/>
    <w:rsid w:val="00F94DB7"/>
    <w:rsid w:val="00F94F1A"/>
    <w:rsid w:val="00F96A84"/>
    <w:rsid w:val="00F9728D"/>
    <w:rsid w:val="00F9748F"/>
    <w:rsid w:val="00F97AB9"/>
    <w:rsid w:val="00FA0363"/>
    <w:rsid w:val="00FA04F3"/>
    <w:rsid w:val="00FA10D8"/>
    <w:rsid w:val="00FA142E"/>
    <w:rsid w:val="00FA1701"/>
    <w:rsid w:val="00FA1AE9"/>
    <w:rsid w:val="00FA26E0"/>
    <w:rsid w:val="00FA2F8A"/>
    <w:rsid w:val="00FA3459"/>
    <w:rsid w:val="00FA3FC1"/>
    <w:rsid w:val="00FA4B45"/>
    <w:rsid w:val="00FA5626"/>
    <w:rsid w:val="00FA5987"/>
    <w:rsid w:val="00FA5C7B"/>
    <w:rsid w:val="00FA5EE8"/>
    <w:rsid w:val="00FA6A59"/>
    <w:rsid w:val="00FA6D55"/>
    <w:rsid w:val="00FA7A74"/>
    <w:rsid w:val="00FB00E1"/>
    <w:rsid w:val="00FB0EB2"/>
    <w:rsid w:val="00FB1B9D"/>
    <w:rsid w:val="00FB1CC7"/>
    <w:rsid w:val="00FB3049"/>
    <w:rsid w:val="00FB3A1E"/>
    <w:rsid w:val="00FB4252"/>
    <w:rsid w:val="00FB4CD9"/>
    <w:rsid w:val="00FB6161"/>
    <w:rsid w:val="00FB629B"/>
    <w:rsid w:val="00FB630F"/>
    <w:rsid w:val="00FB66A6"/>
    <w:rsid w:val="00FB74FE"/>
    <w:rsid w:val="00FB77BB"/>
    <w:rsid w:val="00FB7D8C"/>
    <w:rsid w:val="00FC002B"/>
    <w:rsid w:val="00FC0259"/>
    <w:rsid w:val="00FC0584"/>
    <w:rsid w:val="00FC05C7"/>
    <w:rsid w:val="00FC0CB0"/>
    <w:rsid w:val="00FC17F5"/>
    <w:rsid w:val="00FC2CE7"/>
    <w:rsid w:val="00FC3306"/>
    <w:rsid w:val="00FC332D"/>
    <w:rsid w:val="00FC386D"/>
    <w:rsid w:val="00FC3FE0"/>
    <w:rsid w:val="00FC3FF3"/>
    <w:rsid w:val="00FC4003"/>
    <w:rsid w:val="00FC5A27"/>
    <w:rsid w:val="00FC6C51"/>
    <w:rsid w:val="00FC723C"/>
    <w:rsid w:val="00FC7252"/>
    <w:rsid w:val="00FC74CA"/>
    <w:rsid w:val="00FC7837"/>
    <w:rsid w:val="00FC791F"/>
    <w:rsid w:val="00FD0591"/>
    <w:rsid w:val="00FD0DCA"/>
    <w:rsid w:val="00FD1730"/>
    <w:rsid w:val="00FD1A13"/>
    <w:rsid w:val="00FD1F95"/>
    <w:rsid w:val="00FD2365"/>
    <w:rsid w:val="00FD23A9"/>
    <w:rsid w:val="00FD2558"/>
    <w:rsid w:val="00FD2BAD"/>
    <w:rsid w:val="00FD4471"/>
    <w:rsid w:val="00FD44F8"/>
    <w:rsid w:val="00FD4E73"/>
    <w:rsid w:val="00FD5047"/>
    <w:rsid w:val="00FD56C7"/>
    <w:rsid w:val="00FD5DB3"/>
    <w:rsid w:val="00FD6214"/>
    <w:rsid w:val="00FD6C7D"/>
    <w:rsid w:val="00FD6D50"/>
    <w:rsid w:val="00FD7B05"/>
    <w:rsid w:val="00FD7DA7"/>
    <w:rsid w:val="00FE0BCF"/>
    <w:rsid w:val="00FE1300"/>
    <w:rsid w:val="00FE1406"/>
    <w:rsid w:val="00FE1424"/>
    <w:rsid w:val="00FE14A1"/>
    <w:rsid w:val="00FE19BE"/>
    <w:rsid w:val="00FE2580"/>
    <w:rsid w:val="00FE27E9"/>
    <w:rsid w:val="00FE2E0F"/>
    <w:rsid w:val="00FE33A6"/>
    <w:rsid w:val="00FE374C"/>
    <w:rsid w:val="00FE3BC1"/>
    <w:rsid w:val="00FE409E"/>
    <w:rsid w:val="00FE4202"/>
    <w:rsid w:val="00FE520F"/>
    <w:rsid w:val="00FE584E"/>
    <w:rsid w:val="00FE5C7C"/>
    <w:rsid w:val="00FE6B29"/>
    <w:rsid w:val="00FF008C"/>
    <w:rsid w:val="00FF0524"/>
    <w:rsid w:val="00FF080B"/>
    <w:rsid w:val="00FF0A6F"/>
    <w:rsid w:val="00FF1B5F"/>
    <w:rsid w:val="00FF1FD4"/>
    <w:rsid w:val="00FF2815"/>
    <w:rsid w:val="00FF2C8E"/>
    <w:rsid w:val="00FF4692"/>
    <w:rsid w:val="00FF488C"/>
    <w:rsid w:val="00FF52E3"/>
    <w:rsid w:val="00FF56A7"/>
    <w:rsid w:val="00FF5E8F"/>
    <w:rsid w:val="00FF5ED3"/>
    <w:rsid w:val="00FF6206"/>
    <w:rsid w:val="00FF6746"/>
    <w:rsid w:val="00FF68C6"/>
    <w:rsid w:val="00FF6B9F"/>
    <w:rsid w:val="00FF7A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B071C6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iPriority="67" w:unhideWhenUsed="0"/>
    <w:lsdException w:name="No Spacing" w:semiHidden="0" w:uiPriority="1" w:unhideWhenUsed="0" w:qFormat="1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semiHidden="0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semiHidden="0" w:uiPriority="37" w:unhideWhenUsed="0"/>
    <w:lsdException w:name="Colorful Shading Accent 6" w:semiHidden="0" w:uiPriority="39" w:unhideWhenUsed="0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7569"/>
  </w:style>
  <w:style w:type="paragraph" w:styleId="Heading1">
    <w:name w:val="heading 1"/>
    <w:basedOn w:val="Normal"/>
    <w:next w:val="Normal"/>
    <w:link w:val="Heading1Char"/>
    <w:uiPriority w:val="9"/>
    <w:qFormat/>
    <w:rsid w:val="002E7569"/>
    <w:pPr>
      <w:spacing w:before="300" w:after="40"/>
      <w:jc w:val="left"/>
      <w:outlineLvl w:val="0"/>
    </w:pPr>
    <w:rPr>
      <w:smallCaps/>
      <w:spacing w:val="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E7569"/>
    <w:pPr>
      <w:spacing w:before="240" w:after="80"/>
      <w:jc w:val="left"/>
      <w:outlineLvl w:val="1"/>
    </w:pPr>
    <w:rPr>
      <w:smallCaps/>
      <w:spacing w:val="5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E7569"/>
    <w:pPr>
      <w:spacing w:after="0"/>
      <w:jc w:val="left"/>
      <w:outlineLvl w:val="2"/>
    </w:pPr>
    <w:rPr>
      <w:smallCaps/>
      <w:spacing w:val="5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E7569"/>
    <w:pPr>
      <w:spacing w:before="240" w:after="0"/>
      <w:jc w:val="left"/>
      <w:outlineLvl w:val="3"/>
    </w:pPr>
    <w:rPr>
      <w:smallCaps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E7569"/>
    <w:pPr>
      <w:spacing w:before="200" w:after="0"/>
      <w:jc w:val="left"/>
      <w:outlineLvl w:val="4"/>
    </w:pPr>
    <w:rPr>
      <w:smallCaps/>
      <w:color w:val="943634" w:themeColor="accent2" w:themeShade="BF"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E7569"/>
    <w:pPr>
      <w:spacing w:after="0"/>
      <w:jc w:val="left"/>
      <w:outlineLvl w:val="5"/>
    </w:pPr>
    <w:rPr>
      <w:smallCaps/>
      <w:color w:val="C0504D" w:themeColor="accent2"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E7569"/>
    <w:pPr>
      <w:spacing w:after="0"/>
      <w:jc w:val="left"/>
      <w:outlineLvl w:val="6"/>
    </w:pPr>
    <w:rPr>
      <w:b/>
      <w:smallCaps/>
      <w:color w:val="C0504D" w:themeColor="accent2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E7569"/>
    <w:pPr>
      <w:spacing w:after="0"/>
      <w:jc w:val="left"/>
      <w:outlineLvl w:val="7"/>
    </w:pPr>
    <w:rPr>
      <w:b/>
      <w:i/>
      <w:smallCaps/>
      <w:color w:val="943634" w:themeColor="accent2" w:themeShade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E7569"/>
    <w:pPr>
      <w:spacing w:after="0"/>
      <w:jc w:val="left"/>
      <w:outlineLvl w:val="8"/>
    </w:pPr>
    <w:rPr>
      <w:b/>
      <w:i/>
      <w:smallCaps/>
      <w:color w:val="622423" w:themeColor="accent2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style-span">
    <w:name w:val="apple-style-span"/>
    <w:basedOn w:val="DefaultParagraphFont"/>
    <w:rsid w:val="00C50EC9"/>
  </w:style>
  <w:style w:type="paragraph" w:styleId="BalloonText">
    <w:name w:val="Balloon Text"/>
    <w:basedOn w:val="Normal"/>
    <w:link w:val="BalloonTextChar"/>
    <w:uiPriority w:val="99"/>
    <w:semiHidden/>
    <w:unhideWhenUsed/>
    <w:rsid w:val="00ED2331"/>
    <w:pPr>
      <w:spacing w:after="0" w:line="240" w:lineRule="auto"/>
    </w:pPr>
    <w:rPr>
      <w:rFonts w:ascii="Cambria" w:eastAsia="PMingLiU" w:hAnsi="Cambria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ED2331"/>
    <w:rPr>
      <w:rFonts w:ascii="Cambria" w:eastAsia="PMingLiU" w:hAnsi="Cambria" w:cs="Times New Roman"/>
      <w:sz w:val="18"/>
      <w:szCs w:val="18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134781"/>
    <w:pPr>
      <w:widowControl w:val="0"/>
      <w:tabs>
        <w:tab w:val="center" w:pos="4153"/>
        <w:tab w:val="right" w:pos="8306"/>
      </w:tabs>
      <w:snapToGrid w:val="0"/>
      <w:spacing w:after="0" w:line="240" w:lineRule="auto"/>
    </w:pPr>
    <w:rPr>
      <w:rFonts w:eastAsia="PMingLiU"/>
      <w:kern w:val="2"/>
      <w:lang w:eastAsia="zh-TW"/>
    </w:rPr>
  </w:style>
  <w:style w:type="character" w:customStyle="1" w:styleId="FooterChar">
    <w:name w:val="Footer Char"/>
    <w:link w:val="Footer"/>
    <w:uiPriority w:val="99"/>
    <w:rsid w:val="00134781"/>
    <w:rPr>
      <w:rFonts w:eastAsia="PMingLiU"/>
      <w:kern w:val="2"/>
    </w:rPr>
  </w:style>
  <w:style w:type="paragraph" w:styleId="Header">
    <w:name w:val="header"/>
    <w:basedOn w:val="Normal"/>
    <w:link w:val="HeaderChar"/>
    <w:uiPriority w:val="99"/>
    <w:unhideWhenUsed/>
    <w:rsid w:val="00134781"/>
    <w:pPr>
      <w:widowControl w:val="0"/>
      <w:tabs>
        <w:tab w:val="center" w:pos="4153"/>
        <w:tab w:val="right" w:pos="8306"/>
      </w:tabs>
      <w:snapToGrid w:val="0"/>
      <w:spacing w:after="0" w:line="240" w:lineRule="auto"/>
    </w:pPr>
    <w:rPr>
      <w:rFonts w:eastAsia="PMingLiU"/>
      <w:kern w:val="2"/>
      <w:lang w:eastAsia="zh-TW"/>
    </w:rPr>
  </w:style>
  <w:style w:type="character" w:customStyle="1" w:styleId="HeaderChar">
    <w:name w:val="Header Char"/>
    <w:link w:val="Header"/>
    <w:uiPriority w:val="99"/>
    <w:rsid w:val="00134781"/>
    <w:rPr>
      <w:rFonts w:eastAsia="PMingLiU"/>
      <w:kern w:val="2"/>
    </w:rPr>
  </w:style>
  <w:style w:type="paragraph" w:styleId="ListParagraph">
    <w:name w:val="List Paragraph"/>
    <w:basedOn w:val="Normal"/>
    <w:uiPriority w:val="34"/>
    <w:qFormat/>
    <w:rsid w:val="002E7569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2E7569"/>
    <w:rPr>
      <w:b/>
      <w:bCs/>
      <w:caps/>
      <w:sz w:val="16"/>
      <w:szCs w:val="18"/>
    </w:rPr>
  </w:style>
  <w:style w:type="character" w:styleId="CommentReference">
    <w:name w:val="annotation reference"/>
    <w:uiPriority w:val="99"/>
    <w:semiHidden/>
    <w:unhideWhenUsed/>
    <w:rsid w:val="00026A3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6A38"/>
  </w:style>
  <w:style w:type="character" w:customStyle="1" w:styleId="CommentTextChar">
    <w:name w:val="Comment Text Char"/>
    <w:link w:val="CommentText"/>
    <w:uiPriority w:val="99"/>
    <w:semiHidden/>
    <w:rsid w:val="00026A38"/>
    <w:rPr>
      <w:sz w:val="22"/>
      <w:szCs w:val="22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6A38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026A38"/>
    <w:rPr>
      <w:b/>
      <w:bCs/>
      <w:sz w:val="22"/>
      <w:szCs w:val="22"/>
      <w:lang w:eastAsia="zh-CN"/>
    </w:rPr>
  </w:style>
  <w:style w:type="table" w:styleId="TableGrid">
    <w:name w:val="Table Grid"/>
    <w:basedOn w:val="TableNormal"/>
    <w:uiPriority w:val="59"/>
    <w:rsid w:val="00BD711F"/>
    <w:rPr>
      <w:kern w:val="2"/>
      <w:szCs w:val="22"/>
      <w:lang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71"/>
    <w:rsid w:val="00BD711F"/>
    <w:rPr>
      <w:sz w:val="22"/>
      <w:szCs w:val="22"/>
      <w:lang w:eastAsia="zh-CN"/>
    </w:rPr>
  </w:style>
  <w:style w:type="character" w:styleId="Hyperlink">
    <w:name w:val="Hyperlink"/>
    <w:basedOn w:val="DefaultParagraphFont"/>
    <w:uiPriority w:val="99"/>
    <w:unhideWhenUsed/>
    <w:rsid w:val="00813507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67"/>
    <w:rsid w:val="00CE0B39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206363"/>
    <w:pPr>
      <w:spacing w:before="100" w:beforeAutospacing="1" w:after="100" w:afterAutospacing="1" w:line="240" w:lineRule="auto"/>
    </w:pPr>
    <w:rPr>
      <w:rFonts w:ascii="Times" w:hAnsi="Times"/>
    </w:rPr>
  </w:style>
  <w:style w:type="character" w:customStyle="1" w:styleId="underline">
    <w:name w:val="underline"/>
    <w:basedOn w:val="DefaultParagraphFont"/>
    <w:rsid w:val="00126033"/>
  </w:style>
  <w:style w:type="character" w:styleId="LineNumber">
    <w:name w:val="line number"/>
    <w:basedOn w:val="DefaultParagraphFont"/>
    <w:uiPriority w:val="99"/>
    <w:semiHidden/>
    <w:unhideWhenUsed/>
    <w:rsid w:val="000B4936"/>
  </w:style>
  <w:style w:type="character" w:customStyle="1" w:styleId="authorname">
    <w:name w:val="authorname"/>
    <w:basedOn w:val="DefaultParagraphFont"/>
    <w:rsid w:val="004E1CB7"/>
  </w:style>
  <w:style w:type="character" w:customStyle="1" w:styleId="apple-converted-space">
    <w:name w:val="apple-converted-space"/>
    <w:basedOn w:val="DefaultParagraphFont"/>
    <w:rsid w:val="00192401"/>
  </w:style>
  <w:style w:type="character" w:customStyle="1" w:styleId="Heading1Char">
    <w:name w:val="Heading 1 Char"/>
    <w:basedOn w:val="DefaultParagraphFont"/>
    <w:link w:val="Heading1"/>
    <w:uiPriority w:val="9"/>
    <w:rsid w:val="002E7569"/>
    <w:rPr>
      <w:smallCaps/>
      <w:spacing w:val="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E7569"/>
    <w:rPr>
      <w:smallCaps/>
      <w:spacing w:val="5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E7569"/>
    <w:rPr>
      <w:smallCaps/>
      <w:spacing w:val="5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E7569"/>
    <w:rPr>
      <w:smallCaps/>
      <w:spacing w:val="10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E7569"/>
    <w:rPr>
      <w:smallCaps/>
      <w:color w:val="943634" w:themeColor="accent2" w:themeShade="BF"/>
      <w:spacing w:val="10"/>
      <w:sz w:val="22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E7569"/>
    <w:rPr>
      <w:smallCaps/>
      <w:color w:val="C0504D" w:themeColor="accent2"/>
      <w:spacing w:val="5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E7569"/>
    <w:rPr>
      <w:b/>
      <w:smallCaps/>
      <w:color w:val="C0504D" w:themeColor="accent2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E7569"/>
    <w:rPr>
      <w:b/>
      <w:i/>
      <w:smallCaps/>
      <w:color w:val="943634" w:themeColor="accent2" w:themeShade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E7569"/>
    <w:rPr>
      <w:b/>
      <w:i/>
      <w:smallCaps/>
      <w:color w:val="622423" w:themeColor="accent2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2E7569"/>
    <w:pPr>
      <w:pBdr>
        <w:top w:val="single" w:sz="12" w:space="1" w:color="C0504D" w:themeColor="accent2"/>
      </w:pBdr>
      <w:spacing w:line="240" w:lineRule="auto"/>
      <w:jc w:val="right"/>
    </w:pPr>
    <w:rPr>
      <w:smallCap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2E7569"/>
    <w:rPr>
      <w:smallCaps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2E7569"/>
    <w:pPr>
      <w:spacing w:after="720" w:line="240" w:lineRule="auto"/>
      <w:jc w:val="right"/>
    </w:pPr>
    <w:rPr>
      <w:rFonts w:asciiTheme="majorHAnsi" w:eastAsiaTheme="majorEastAsia" w:hAnsiTheme="majorHAnsi" w:cstheme="majorBidi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2E7569"/>
    <w:rPr>
      <w:rFonts w:asciiTheme="majorHAnsi" w:eastAsiaTheme="majorEastAsia" w:hAnsiTheme="majorHAnsi" w:cstheme="majorBidi"/>
      <w:szCs w:val="22"/>
    </w:rPr>
  </w:style>
  <w:style w:type="character" w:styleId="Strong">
    <w:name w:val="Strong"/>
    <w:uiPriority w:val="22"/>
    <w:qFormat/>
    <w:rsid w:val="002E7569"/>
    <w:rPr>
      <w:b/>
      <w:color w:val="C0504D" w:themeColor="accent2"/>
    </w:rPr>
  </w:style>
  <w:style w:type="character" w:styleId="Emphasis">
    <w:name w:val="Emphasis"/>
    <w:uiPriority w:val="20"/>
    <w:qFormat/>
    <w:rsid w:val="002E7569"/>
    <w:rPr>
      <w:b/>
      <w:i/>
      <w:spacing w:val="10"/>
    </w:rPr>
  </w:style>
  <w:style w:type="paragraph" w:styleId="NoSpacing">
    <w:name w:val="No Spacing"/>
    <w:basedOn w:val="Normal"/>
    <w:link w:val="NoSpacingChar"/>
    <w:uiPriority w:val="1"/>
    <w:qFormat/>
    <w:rsid w:val="002E7569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2E7569"/>
  </w:style>
  <w:style w:type="paragraph" w:styleId="Quote">
    <w:name w:val="Quote"/>
    <w:basedOn w:val="Normal"/>
    <w:next w:val="Normal"/>
    <w:link w:val="QuoteChar"/>
    <w:uiPriority w:val="29"/>
    <w:qFormat/>
    <w:rsid w:val="002E7569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2E7569"/>
    <w:rPr>
      <w:i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E7569"/>
    <w:pPr>
      <w:pBdr>
        <w:top w:val="single" w:sz="8" w:space="10" w:color="943634" w:themeColor="accent2" w:themeShade="BF"/>
        <w:left w:val="single" w:sz="8" w:space="10" w:color="943634" w:themeColor="accent2" w:themeShade="BF"/>
        <w:bottom w:val="single" w:sz="8" w:space="10" w:color="943634" w:themeColor="accent2" w:themeShade="BF"/>
        <w:right w:val="single" w:sz="8" w:space="10" w:color="943634" w:themeColor="accent2" w:themeShade="BF"/>
      </w:pBdr>
      <w:shd w:val="clear" w:color="auto" w:fill="C0504D" w:themeFill="accent2"/>
      <w:spacing w:before="140" w:after="140"/>
      <w:ind w:left="1440" w:right="1440"/>
    </w:pPr>
    <w:rPr>
      <w:b/>
      <w:i/>
      <w:color w:val="FFFFFF" w:themeColor="background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E7569"/>
    <w:rPr>
      <w:b/>
      <w:i/>
      <w:color w:val="FFFFFF" w:themeColor="background1"/>
      <w:shd w:val="clear" w:color="auto" w:fill="C0504D" w:themeFill="accent2"/>
    </w:rPr>
  </w:style>
  <w:style w:type="character" w:styleId="SubtleEmphasis">
    <w:name w:val="Subtle Emphasis"/>
    <w:uiPriority w:val="19"/>
    <w:qFormat/>
    <w:rsid w:val="002E7569"/>
    <w:rPr>
      <w:i/>
    </w:rPr>
  </w:style>
  <w:style w:type="character" w:styleId="IntenseEmphasis">
    <w:name w:val="Intense Emphasis"/>
    <w:uiPriority w:val="21"/>
    <w:qFormat/>
    <w:rsid w:val="002E7569"/>
    <w:rPr>
      <w:b/>
      <w:i/>
      <w:color w:val="C0504D" w:themeColor="accent2"/>
      <w:spacing w:val="10"/>
    </w:rPr>
  </w:style>
  <w:style w:type="character" w:styleId="SubtleReference">
    <w:name w:val="Subtle Reference"/>
    <w:uiPriority w:val="31"/>
    <w:qFormat/>
    <w:rsid w:val="002E7569"/>
    <w:rPr>
      <w:b/>
    </w:rPr>
  </w:style>
  <w:style w:type="character" w:styleId="IntenseReference">
    <w:name w:val="Intense Reference"/>
    <w:uiPriority w:val="32"/>
    <w:qFormat/>
    <w:rsid w:val="002E7569"/>
    <w:rPr>
      <w:b/>
      <w:bCs/>
      <w:smallCaps/>
      <w:spacing w:val="5"/>
      <w:sz w:val="22"/>
      <w:szCs w:val="22"/>
      <w:u w:val="single"/>
    </w:rPr>
  </w:style>
  <w:style w:type="character" w:styleId="BookTitle">
    <w:name w:val="Book Title"/>
    <w:uiPriority w:val="33"/>
    <w:qFormat/>
    <w:rsid w:val="002E7569"/>
    <w:rPr>
      <w:rFonts w:asciiTheme="majorHAnsi" w:eastAsiaTheme="majorEastAsia" w:hAnsiTheme="majorHAnsi" w:cstheme="majorBidi"/>
      <w:i/>
      <w:i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E7569"/>
    <w:pPr>
      <w:outlineLvl w:val="9"/>
    </w:pPr>
  </w:style>
  <w:style w:type="table" w:customStyle="1" w:styleId="TableGrid1">
    <w:name w:val="Table Grid1"/>
    <w:basedOn w:val="TableNormal"/>
    <w:next w:val="TableGrid"/>
    <w:uiPriority w:val="59"/>
    <w:rsid w:val="00101D37"/>
    <w:pPr>
      <w:spacing w:after="0" w:line="240" w:lineRule="auto"/>
      <w:jc w:val="left"/>
    </w:pPr>
    <w:rPr>
      <w:rFonts w:eastAsia="Calibri" w:cs="Times New Roman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8441F6"/>
    <w:pPr>
      <w:spacing w:after="0"/>
      <w:jc w:val="center"/>
    </w:pPr>
    <w:rPr>
      <w:rFonts w:ascii="Cambria" w:hAnsi="Cambria"/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8441F6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0"/>
    <w:rsid w:val="008441F6"/>
    <w:pPr>
      <w:spacing w:line="240" w:lineRule="auto"/>
    </w:pPr>
    <w:rPr>
      <w:rFonts w:ascii="Cambria" w:hAnsi="Cambria"/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8441F6"/>
    <w:rPr>
      <w:rFonts w:ascii="Cambria" w:hAnsi="Cambria"/>
      <w:noProof/>
    </w:rPr>
  </w:style>
  <w:style w:type="table" w:customStyle="1" w:styleId="TableGrid2">
    <w:name w:val="Table Grid2"/>
    <w:basedOn w:val="TableNormal"/>
    <w:next w:val="TableGrid"/>
    <w:uiPriority w:val="59"/>
    <w:rsid w:val="00B01708"/>
    <w:rPr>
      <w:kern w:val="2"/>
      <w:szCs w:val="22"/>
      <w:lang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59"/>
    <w:rsid w:val="00B01708"/>
    <w:pPr>
      <w:spacing w:after="0" w:line="240" w:lineRule="auto"/>
      <w:jc w:val="left"/>
    </w:pPr>
    <w:rPr>
      <w:rFonts w:eastAsia="Calibri" w:cs="Times New Roman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C305A"/>
    <w:rPr>
      <w:color w:val="808080"/>
      <w:shd w:val="clear" w:color="auto" w:fill="E6E6E6"/>
    </w:rPr>
  </w:style>
  <w:style w:type="table" w:customStyle="1" w:styleId="TableGrid3">
    <w:name w:val="Table Grid3"/>
    <w:basedOn w:val="TableNormal"/>
    <w:next w:val="TableGrid"/>
    <w:uiPriority w:val="59"/>
    <w:rsid w:val="009C7917"/>
    <w:rPr>
      <w:kern w:val="2"/>
      <w:szCs w:val="22"/>
      <w:lang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">
    <w:name w:val="Table Grid21"/>
    <w:basedOn w:val="TableNormal"/>
    <w:next w:val="TableGrid"/>
    <w:uiPriority w:val="59"/>
    <w:rsid w:val="009C7917"/>
    <w:rPr>
      <w:kern w:val="2"/>
      <w:szCs w:val="22"/>
      <w:lang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81BAF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897451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05535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iPriority="67" w:unhideWhenUsed="0"/>
    <w:lsdException w:name="No Spacing" w:semiHidden="0" w:uiPriority="1" w:unhideWhenUsed="0" w:qFormat="1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semiHidden="0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semiHidden="0" w:uiPriority="37" w:unhideWhenUsed="0"/>
    <w:lsdException w:name="Colorful Shading Accent 6" w:semiHidden="0" w:uiPriority="39" w:unhideWhenUsed="0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7569"/>
  </w:style>
  <w:style w:type="paragraph" w:styleId="Heading1">
    <w:name w:val="heading 1"/>
    <w:basedOn w:val="Normal"/>
    <w:next w:val="Normal"/>
    <w:link w:val="Heading1Char"/>
    <w:uiPriority w:val="9"/>
    <w:qFormat/>
    <w:rsid w:val="002E7569"/>
    <w:pPr>
      <w:spacing w:before="300" w:after="40"/>
      <w:jc w:val="left"/>
      <w:outlineLvl w:val="0"/>
    </w:pPr>
    <w:rPr>
      <w:smallCaps/>
      <w:spacing w:val="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E7569"/>
    <w:pPr>
      <w:spacing w:before="240" w:after="80"/>
      <w:jc w:val="left"/>
      <w:outlineLvl w:val="1"/>
    </w:pPr>
    <w:rPr>
      <w:smallCaps/>
      <w:spacing w:val="5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E7569"/>
    <w:pPr>
      <w:spacing w:after="0"/>
      <w:jc w:val="left"/>
      <w:outlineLvl w:val="2"/>
    </w:pPr>
    <w:rPr>
      <w:smallCaps/>
      <w:spacing w:val="5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E7569"/>
    <w:pPr>
      <w:spacing w:before="240" w:after="0"/>
      <w:jc w:val="left"/>
      <w:outlineLvl w:val="3"/>
    </w:pPr>
    <w:rPr>
      <w:smallCaps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E7569"/>
    <w:pPr>
      <w:spacing w:before="200" w:after="0"/>
      <w:jc w:val="left"/>
      <w:outlineLvl w:val="4"/>
    </w:pPr>
    <w:rPr>
      <w:smallCaps/>
      <w:color w:val="943634" w:themeColor="accent2" w:themeShade="BF"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E7569"/>
    <w:pPr>
      <w:spacing w:after="0"/>
      <w:jc w:val="left"/>
      <w:outlineLvl w:val="5"/>
    </w:pPr>
    <w:rPr>
      <w:smallCaps/>
      <w:color w:val="C0504D" w:themeColor="accent2"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E7569"/>
    <w:pPr>
      <w:spacing w:after="0"/>
      <w:jc w:val="left"/>
      <w:outlineLvl w:val="6"/>
    </w:pPr>
    <w:rPr>
      <w:b/>
      <w:smallCaps/>
      <w:color w:val="C0504D" w:themeColor="accent2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E7569"/>
    <w:pPr>
      <w:spacing w:after="0"/>
      <w:jc w:val="left"/>
      <w:outlineLvl w:val="7"/>
    </w:pPr>
    <w:rPr>
      <w:b/>
      <w:i/>
      <w:smallCaps/>
      <w:color w:val="943634" w:themeColor="accent2" w:themeShade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E7569"/>
    <w:pPr>
      <w:spacing w:after="0"/>
      <w:jc w:val="left"/>
      <w:outlineLvl w:val="8"/>
    </w:pPr>
    <w:rPr>
      <w:b/>
      <w:i/>
      <w:smallCaps/>
      <w:color w:val="622423" w:themeColor="accent2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style-span">
    <w:name w:val="apple-style-span"/>
    <w:basedOn w:val="DefaultParagraphFont"/>
    <w:rsid w:val="00C50EC9"/>
  </w:style>
  <w:style w:type="paragraph" w:styleId="BalloonText">
    <w:name w:val="Balloon Text"/>
    <w:basedOn w:val="Normal"/>
    <w:link w:val="BalloonTextChar"/>
    <w:uiPriority w:val="99"/>
    <w:semiHidden/>
    <w:unhideWhenUsed/>
    <w:rsid w:val="00ED2331"/>
    <w:pPr>
      <w:spacing w:after="0" w:line="240" w:lineRule="auto"/>
    </w:pPr>
    <w:rPr>
      <w:rFonts w:ascii="Cambria" w:eastAsia="PMingLiU" w:hAnsi="Cambria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ED2331"/>
    <w:rPr>
      <w:rFonts w:ascii="Cambria" w:eastAsia="PMingLiU" w:hAnsi="Cambria" w:cs="Times New Roman"/>
      <w:sz w:val="18"/>
      <w:szCs w:val="18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134781"/>
    <w:pPr>
      <w:widowControl w:val="0"/>
      <w:tabs>
        <w:tab w:val="center" w:pos="4153"/>
        <w:tab w:val="right" w:pos="8306"/>
      </w:tabs>
      <w:snapToGrid w:val="0"/>
      <w:spacing w:after="0" w:line="240" w:lineRule="auto"/>
    </w:pPr>
    <w:rPr>
      <w:rFonts w:eastAsia="PMingLiU"/>
      <w:kern w:val="2"/>
      <w:lang w:eastAsia="zh-TW"/>
    </w:rPr>
  </w:style>
  <w:style w:type="character" w:customStyle="1" w:styleId="FooterChar">
    <w:name w:val="Footer Char"/>
    <w:link w:val="Footer"/>
    <w:uiPriority w:val="99"/>
    <w:rsid w:val="00134781"/>
    <w:rPr>
      <w:rFonts w:eastAsia="PMingLiU"/>
      <w:kern w:val="2"/>
    </w:rPr>
  </w:style>
  <w:style w:type="paragraph" w:styleId="Header">
    <w:name w:val="header"/>
    <w:basedOn w:val="Normal"/>
    <w:link w:val="HeaderChar"/>
    <w:uiPriority w:val="99"/>
    <w:unhideWhenUsed/>
    <w:rsid w:val="00134781"/>
    <w:pPr>
      <w:widowControl w:val="0"/>
      <w:tabs>
        <w:tab w:val="center" w:pos="4153"/>
        <w:tab w:val="right" w:pos="8306"/>
      </w:tabs>
      <w:snapToGrid w:val="0"/>
      <w:spacing w:after="0" w:line="240" w:lineRule="auto"/>
    </w:pPr>
    <w:rPr>
      <w:rFonts w:eastAsia="PMingLiU"/>
      <w:kern w:val="2"/>
      <w:lang w:eastAsia="zh-TW"/>
    </w:rPr>
  </w:style>
  <w:style w:type="character" w:customStyle="1" w:styleId="HeaderChar">
    <w:name w:val="Header Char"/>
    <w:link w:val="Header"/>
    <w:uiPriority w:val="99"/>
    <w:rsid w:val="00134781"/>
    <w:rPr>
      <w:rFonts w:eastAsia="PMingLiU"/>
      <w:kern w:val="2"/>
    </w:rPr>
  </w:style>
  <w:style w:type="paragraph" w:styleId="ListParagraph">
    <w:name w:val="List Paragraph"/>
    <w:basedOn w:val="Normal"/>
    <w:uiPriority w:val="34"/>
    <w:qFormat/>
    <w:rsid w:val="002E7569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2E7569"/>
    <w:rPr>
      <w:b/>
      <w:bCs/>
      <w:caps/>
      <w:sz w:val="16"/>
      <w:szCs w:val="18"/>
    </w:rPr>
  </w:style>
  <w:style w:type="character" w:styleId="CommentReference">
    <w:name w:val="annotation reference"/>
    <w:uiPriority w:val="99"/>
    <w:semiHidden/>
    <w:unhideWhenUsed/>
    <w:rsid w:val="00026A3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6A38"/>
  </w:style>
  <w:style w:type="character" w:customStyle="1" w:styleId="CommentTextChar">
    <w:name w:val="Comment Text Char"/>
    <w:link w:val="CommentText"/>
    <w:uiPriority w:val="99"/>
    <w:semiHidden/>
    <w:rsid w:val="00026A38"/>
    <w:rPr>
      <w:sz w:val="22"/>
      <w:szCs w:val="22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6A38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026A38"/>
    <w:rPr>
      <w:b/>
      <w:bCs/>
      <w:sz w:val="22"/>
      <w:szCs w:val="22"/>
      <w:lang w:eastAsia="zh-CN"/>
    </w:rPr>
  </w:style>
  <w:style w:type="table" w:styleId="TableGrid">
    <w:name w:val="Table Grid"/>
    <w:basedOn w:val="TableNormal"/>
    <w:uiPriority w:val="59"/>
    <w:rsid w:val="00BD711F"/>
    <w:rPr>
      <w:kern w:val="2"/>
      <w:szCs w:val="22"/>
      <w:lang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71"/>
    <w:rsid w:val="00BD711F"/>
    <w:rPr>
      <w:sz w:val="22"/>
      <w:szCs w:val="22"/>
      <w:lang w:eastAsia="zh-CN"/>
    </w:rPr>
  </w:style>
  <w:style w:type="character" w:styleId="Hyperlink">
    <w:name w:val="Hyperlink"/>
    <w:basedOn w:val="DefaultParagraphFont"/>
    <w:uiPriority w:val="99"/>
    <w:unhideWhenUsed/>
    <w:rsid w:val="00813507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67"/>
    <w:rsid w:val="00CE0B39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206363"/>
    <w:pPr>
      <w:spacing w:before="100" w:beforeAutospacing="1" w:after="100" w:afterAutospacing="1" w:line="240" w:lineRule="auto"/>
    </w:pPr>
    <w:rPr>
      <w:rFonts w:ascii="Times" w:hAnsi="Times"/>
    </w:rPr>
  </w:style>
  <w:style w:type="character" w:customStyle="1" w:styleId="underline">
    <w:name w:val="underline"/>
    <w:basedOn w:val="DefaultParagraphFont"/>
    <w:rsid w:val="00126033"/>
  </w:style>
  <w:style w:type="character" w:styleId="LineNumber">
    <w:name w:val="line number"/>
    <w:basedOn w:val="DefaultParagraphFont"/>
    <w:uiPriority w:val="99"/>
    <w:semiHidden/>
    <w:unhideWhenUsed/>
    <w:rsid w:val="000B4936"/>
  </w:style>
  <w:style w:type="character" w:customStyle="1" w:styleId="authorname">
    <w:name w:val="authorname"/>
    <w:basedOn w:val="DefaultParagraphFont"/>
    <w:rsid w:val="004E1CB7"/>
  </w:style>
  <w:style w:type="character" w:customStyle="1" w:styleId="apple-converted-space">
    <w:name w:val="apple-converted-space"/>
    <w:basedOn w:val="DefaultParagraphFont"/>
    <w:rsid w:val="00192401"/>
  </w:style>
  <w:style w:type="character" w:customStyle="1" w:styleId="Heading1Char">
    <w:name w:val="Heading 1 Char"/>
    <w:basedOn w:val="DefaultParagraphFont"/>
    <w:link w:val="Heading1"/>
    <w:uiPriority w:val="9"/>
    <w:rsid w:val="002E7569"/>
    <w:rPr>
      <w:smallCaps/>
      <w:spacing w:val="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E7569"/>
    <w:rPr>
      <w:smallCaps/>
      <w:spacing w:val="5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E7569"/>
    <w:rPr>
      <w:smallCaps/>
      <w:spacing w:val="5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E7569"/>
    <w:rPr>
      <w:smallCaps/>
      <w:spacing w:val="10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E7569"/>
    <w:rPr>
      <w:smallCaps/>
      <w:color w:val="943634" w:themeColor="accent2" w:themeShade="BF"/>
      <w:spacing w:val="10"/>
      <w:sz w:val="22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E7569"/>
    <w:rPr>
      <w:smallCaps/>
      <w:color w:val="C0504D" w:themeColor="accent2"/>
      <w:spacing w:val="5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E7569"/>
    <w:rPr>
      <w:b/>
      <w:smallCaps/>
      <w:color w:val="C0504D" w:themeColor="accent2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E7569"/>
    <w:rPr>
      <w:b/>
      <w:i/>
      <w:smallCaps/>
      <w:color w:val="943634" w:themeColor="accent2" w:themeShade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E7569"/>
    <w:rPr>
      <w:b/>
      <w:i/>
      <w:smallCaps/>
      <w:color w:val="622423" w:themeColor="accent2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2E7569"/>
    <w:pPr>
      <w:pBdr>
        <w:top w:val="single" w:sz="12" w:space="1" w:color="C0504D" w:themeColor="accent2"/>
      </w:pBdr>
      <w:spacing w:line="240" w:lineRule="auto"/>
      <w:jc w:val="right"/>
    </w:pPr>
    <w:rPr>
      <w:smallCap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2E7569"/>
    <w:rPr>
      <w:smallCaps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2E7569"/>
    <w:pPr>
      <w:spacing w:after="720" w:line="240" w:lineRule="auto"/>
      <w:jc w:val="right"/>
    </w:pPr>
    <w:rPr>
      <w:rFonts w:asciiTheme="majorHAnsi" w:eastAsiaTheme="majorEastAsia" w:hAnsiTheme="majorHAnsi" w:cstheme="majorBidi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2E7569"/>
    <w:rPr>
      <w:rFonts w:asciiTheme="majorHAnsi" w:eastAsiaTheme="majorEastAsia" w:hAnsiTheme="majorHAnsi" w:cstheme="majorBidi"/>
      <w:szCs w:val="22"/>
    </w:rPr>
  </w:style>
  <w:style w:type="character" w:styleId="Strong">
    <w:name w:val="Strong"/>
    <w:uiPriority w:val="22"/>
    <w:qFormat/>
    <w:rsid w:val="002E7569"/>
    <w:rPr>
      <w:b/>
      <w:color w:val="C0504D" w:themeColor="accent2"/>
    </w:rPr>
  </w:style>
  <w:style w:type="character" w:styleId="Emphasis">
    <w:name w:val="Emphasis"/>
    <w:uiPriority w:val="20"/>
    <w:qFormat/>
    <w:rsid w:val="002E7569"/>
    <w:rPr>
      <w:b/>
      <w:i/>
      <w:spacing w:val="10"/>
    </w:rPr>
  </w:style>
  <w:style w:type="paragraph" w:styleId="NoSpacing">
    <w:name w:val="No Spacing"/>
    <w:basedOn w:val="Normal"/>
    <w:link w:val="NoSpacingChar"/>
    <w:uiPriority w:val="1"/>
    <w:qFormat/>
    <w:rsid w:val="002E7569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2E7569"/>
  </w:style>
  <w:style w:type="paragraph" w:styleId="Quote">
    <w:name w:val="Quote"/>
    <w:basedOn w:val="Normal"/>
    <w:next w:val="Normal"/>
    <w:link w:val="QuoteChar"/>
    <w:uiPriority w:val="29"/>
    <w:qFormat/>
    <w:rsid w:val="002E7569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2E7569"/>
    <w:rPr>
      <w:i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E7569"/>
    <w:pPr>
      <w:pBdr>
        <w:top w:val="single" w:sz="8" w:space="10" w:color="943634" w:themeColor="accent2" w:themeShade="BF"/>
        <w:left w:val="single" w:sz="8" w:space="10" w:color="943634" w:themeColor="accent2" w:themeShade="BF"/>
        <w:bottom w:val="single" w:sz="8" w:space="10" w:color="943634" w:themeColor="accent2" w:themeShade="BF"/>
        <w:right w:val="single" w:sz="8" w:space="10" w:color="943634" w:themeColor="accent2" w:themeShade="BF"/>
      </w:pBdr>
      <w:shd w:val="clear" w:color="auto" w:fill="C0504D" w:themeFill="accent2"/>
      <w:spacing w:before="140" w:after="140"/>
      <w:ind w:left="1440" w:right="1440"/>
    </w:pPr>
    <w:rPr>
      <w:b/>
      <w:i/>
      <w:color w:val="FFFFFF" w:themeColor="background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E7569"/>
    <w:rPr>
      <w:b/>
      <w:i/>
      <w:color w:val="FFFFFF" w:themeColor="background1"/>
      <w:shd w:val="clear" w:color="auto" w:fill="C0504D" w:themeFill="accent2"/>
    </w:rPr>
  </w:style>
  <w:style w:type="character" w:styleId="SubtleEmphasis">
    <w:name w:val="Subtle Emphasis"/>
    <w:uiPriority w:val="19"/>
    <w:qFormat/>
    <w:rsid w:val="002E7569"/>
    <w:rPr>
      <w:i/>
    </w:rPr>
  </w:style>
  <w:style w:type="character" w:styleId="IntenseEmphasis">
    <w:name w:val="Intense Emphasis"/>
    <w:uiPriority w:val="21"/>
    <w:qFormat/>
    <w:rsid w:val="002E7569"/>
    <w:rPr>
      <w:b/>
      <w:i/>
      <w:color w:val="C0504D" w:themeColor="accent2"/>
      <w:spacing w:val="10"/>
    </w:rPr>
  </w:style>
  <w:style w:type="character" w:styleId="SubtleReference">
    <w:name w:val="Subtle Reference"/>
    <w:uiPriority w:val="31"/>
    <w:qFormat/>
    <w:rsid w:val="002E7569"/>
    <w:rPr>
      <w:b/>
    </w:rPr>
  </w:style>
  <w:style w:type="character" w:styleId="IntenseReference">
    <w:name w:val="Intense Reference"/>
    <w:uiPriority w:val="32"/>
    <w:qFormat/>
    <w:rsid w:val="002E7569"/>
    <w:rPr>
      <w:b/>
      <w:bCs/>
      <w:smallCaps/>
      <w:spacing w:val="5"/>
      <w:sz w:val="22"/>
      <w:szCs w:val="22"/>
      <w:u w:val="single"/>
    </w:rPr>
  </w:style>
  <w:style w:type="character" w:styleId="BookTitle">
    <w:name w:val="Book Title"/>
    <w:uiPriority w:val="33"/>
    <w:qFormat/>
    <w:rsid w:val="002E7569"/>
    <w:rPr>
      <w:rFonts w:asciiTheme="majorHAnsi" w:eastAsiaTheme="majorEastAsia" w:hAnsiTheme="majorHAnsi" w:cstheme="majorBidi"/>
      <w:i/>
      <w:i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E7569"/>
    <w:pPr>
      <w:outlineLvl w:val="9"/>
    </w:pPr>
  </w:style>
  <w:style w:type="table" w:customStyle="1" w:styleId="TableGrid1">
    <w:name w:val="Table Grid1"/>
    <w:basedOn w:val="TableNormal"/>
    <w:next w:val="TableGrid"/>
    <w:uiPriority w:val="59"/>
    <w:rsid w:val="00101D37"/>
    <w:pPr>
      <w:spacing w:after="0" w:line="240" w:lineRule="auto"/>
      <w:jc w:val="left"/>
    </w:pPr>
    <w:rPr>
      <w:rFonts w:eastAsia="Calibri" w:cs="Times New Roman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8441F6"/>
    <w:pPr>
      <w:spacing w:after="0"/>
      <w:jc w:val="center"/>
    </w:pPr>
    <w:rPr>
      <w:rFonts w:ascii="Cambria" w:hAnsi="Cambria"/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8441F6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0"/>
    <w:rsid w:val="008441F6"/>
    <w:pPr>
      <w:spacing w:line="240" w:lineRule="auto"/>
    </w:pPr>
    <w:rPr>
      <w:rFonts w:ascii="Cambria" w:hAnsi="Cambria"/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8441F6"/>
    <w:rPr>
      <w:rFonts w:ascii="Cambria" w:hAnsi="Cambria"/>
      <w:noProof/>
    </w:rPr>
  </w:style>
  <w:style w:type="table" w:customStyle="1" w:styleId="TableGrid2">
    <w:name w:val="Table Grid2"/>
    <w:basedOn w:val="TableNormal"/>
    <w:next w:val="TableGrid"/>
    <w:uiPriority w:val="59"/>
    <w:rsid w:val="00B01708"/>
    <w:rPr>
      <w:kern w:val="2"/>
      <w:szCs w:val="22"/>
      <w:lang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59"/>
    <w:rsid w:val="00B01708"/>
    <w:pPr>
      <w:spacing w:after="0" w:line="240" w:lineRule="auto"/>
      <w:jc w:val="left"/>
    </w:pPr>
    <w:rPr>
      <w:rFonts w:eastAsia="Calibri" w:cs="Times New Roman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C305A"/>
    <w:rPr>
      <w:color w:val="808080"/>
      <w:shd w:val="clear" w:color="auto" w:fill="E6E6E6"/>
    </w:rPr>
  </w:style>
  <w:style w:type="table" w:customStyle="1" w:styleId="TableGrid3">
    <w:name w:val="Table Grid3"/>
    <w:basedOn w:val="TableNormal"/>
    <w:next w:val="TableGrid"/>
    <w:uiPriority w:val="59"/>
    <w:rsid w:val="009C7917"/>
    <w:rPr>
      <w:kern w:val="2"/>
      <w:szCs w:val="22"/>
      <w:lang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">
    <w:name w:val="Table Grid21"/>
    <w:basedOn w:val="TableNormal"/>
    <w:next w:val="TableGrid"/>
    <w:uiPriority w:val="59"/>
    <w:rsid w:val="009C7917"/>
    <w:rPr>
      <w:kern w:val="2"/>
      <w:szCs w:val="22"/>
      <w:lang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81BAF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897451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0553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821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9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104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032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4053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278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229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single" w:sz="6" w:space="0" w:color="D0D0D0"/>
                    <w:bottom w:val="single" w:sz="6" w:space="0" w:color="D0D0D0"/>
                    <w:right w:val="single" w:sz="6" w:space="0" w:color="D0D0D0"/>
                  </w:divBdr>
                  <w:divsChild>
                    <w:div w:id="847797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3100340">
                          <w:marLeft w:val="345"/>
                          <w:marRight w:val="105"/>
                          <w:marTop w:val="15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43003141">
                              <w:marLeft w:val="0"/>
                              <w:marRight w:val="0"/>
                              <w:marTop w:val="75"/>
                              <w:marBottom w:val="7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7348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312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475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7542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95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74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2551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7798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007571">
          <w:marLeft w:val="495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7543666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854543">
                  <w:marLeft w:val="-3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01610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722951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8659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64499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7960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37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149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99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65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80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45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60A21A4B-EAC1-4155-B9F3-3A0DE18878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26</Words>
  <Characters>4712</Characters>
  <Application>Microsoft Office Word</Application>
  <DocSecurity>0</DocSecurity>
  <Lines>39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55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10T21:00:00Z</dcterms:created>
  <dcterms:modified xsi:type="dcterms:W3CDTF">2019-12-27T07:56:00Z</dcterms:modified>
</cp:coreProperties>
</file>